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FAAA081" w:rsidR="00ED1743" w:rsidRPr="009961B2" w:rsidRDefault="00ED1743" w:rsidP="009961B2">
      <w:pPr>
        <w:tabs>
          <w:tab w:val="left" w:pos="1635"/>
        </w:tabs>
        <w:spacing w:after="0" w:line="240" w:lineRule="auto"/>
        <w:rPr>
          <w:rFonts w:eastAsia="Times New Roman" w:cs="Times New Roman"/>
          <w:b/>
          <w:lang w:val="en-US" w:eastAsia="nl-BE"/>
        </w:rPr>
      </w:pPr>
    </w:p>
    <w:p w14:paraId="2D8BAE05" w14:textId="1143D515"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lang w:val="en-US"/>
            </w:rPr>
          </w:pPr>
          <w:r w:rsidRPr="001B37BB">
            <w:rPr>
              <w:lang w:val="en-US"/>
            </w:rPr>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w:t>
          </w:r>
          <w:r w:rsidRPr="002E5150">
            <w:rPr>
              <w:b/>
              <w:lang w:val="en-US"/>
            </w:rPr>
            <w:t>obligate inter-specific interactions</w:t>
          </w:r>
          <w:r w:rsidRPr="001B37BB">
            <w:rPr>
              <w:lang w:val="en-US"/>
            </w:rPr>
            <w:t>,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shd w:val="clear" w:color="auto" w:fill="FFFFFF"/>
              <w:lang w:val="en-US"/>
            </w:rPr>
          </w:pPr>
        </w:p>
        <w:p w14:paraId="1FD2F239" w14:textId="340C6DC1"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sidRPr="002E5150">
            <w:rPr>
              <w:b/>
              <w:shd w:val="clear" w:color="auto" w:fill="FFFFFF"/>
              <w:lang w:val="en-US"/>
            </w:rPr>
            <w:t>regeneration niche</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4FCC575C"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3F26E3">
            <w:rPr>
              <w:lang w:val="en-US"/>
            </w:rPr>
            <w:t xml:space="preserve"> </w:t>
          </w:r>
          <w:r w:rsidR="00E922BB">
            <w:rPr>
              <w:lang w:val="en-US"/>
            </w:rPr>
            <w:fldChar w:fldCharType="begin" w:fldLock="1"/>
          </w:r>
          <w:r w:rsidR="00E922BB">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xml:space="preserve">, and the scarce information available is far from conclusive </w:t>
          </w:r>
          <w:r w:rsidR="00E922BB">
            <w:rPr>
              <w:lang w:val="en-US"/>
            </w:rPr>
            <w:fldChar w:fldCharType="begin" w:fldLock="1"/>
          </w:r>
          <w:r w:rsidR="00324022">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F51133">
            <w:rPr>
              <w:lang w:val="en-US"/>
            </w:rPr>
            <w:t xml:space="preserve">. </w:t>
          </w:r>
          <w:commentRangeStart w:id="1"/>
          <w:r w:rsidR="002E5150">
            <w:rPr>
              <w:lang w:val="en-US"/>
            </w:rPr>
            <w:t>By contrast with epiphyte</w:t>
          </w:r>
          <w:r w:rsidR="00DE72E4">
            <w:rPr>
              <w:lang w:val="en-US"/>
            </w:rPr>
            <w:t>s belonging to other families</w:t>
          </w:r>
          <w:r w:rsidR="002E5150">
            <w:rPr>
              <w:lang w:val="en-US"/>
            </w:rPr>
            <w:t xml:space="preserve">, </w:t>
          </w:r>
          <w:r w:rsidR="00DE72E4">
            <w:rPr>
              <w:lang w:val="en-US"/>
            </w:rPr>
            <w:t>t</w:t>
          </w:r>
          <w:r w:rsidR="00DE72E4">
            <w:rPr>
              <w:lang w:val="en-US"/>
            </w:rPr>
            <w:t xml:space="preserve">he regeneration </w:t>
          </w:r>
          <w:r w:rsidR="00DE72E4">
            <w:rPr>
              <w:lang w:val="en-US"/>
            </w:rPr>
            <w:t xml:space="preserve">niche of </w:t>
          </w:r>
          <w:r w:rsidR="002E5150" w:rsidRPr="002E5150">
            <w:rPr>
              <w:b/>
              <w:lang w:val="en-US"/>
            </w:rPr>
            <w:t>e</w:t>
          </w:r>
          <w:r w:rsidR="002E5150" w:rsidRPr="002E5150">
            <w:rPr>
              <w:b/>
              <w:lang w:val="en-US"/>
            </w:rPr>
            <w:t>piphytic orchids</w:t>
          </w:r>
          <w:r w:rsidR="002E5150">
            <w:rPr>
              <w:lang w:val="en-US"/>
            </w:rPr>
            <w:t xml:space="preserve"> </w:t>
          </w:r>
          <w:r w:rsidR="00DE72E4">
            <w:rPr>
              <w:lang w:val="en-US"/>
            </w:rPr>
            <w:t xml:space="preserve">depends on </w:t>
          </w:r>
          <w:r w:rsidRPr="00A57827">
            <w:rPr>
              <w:lang w:val="en-US"/>
            </w:rPr>
            <w:t xml:space="preserve">two </w:t>
          </w:r>
          <w:r w:rsidR="00DE72E4">
            <w:rPr>
              <w:lang w:val="en-US"/>
            </w:rPr>
            <w:t>additional</w:t>
          </w:r>
          <w:r w:rsidRPr="00A57827">
            <w:rPr>
              <w:lang w:val="en-US"/>
            </w:rPr>
            <w:t xml:space="preserve"> </w:t>
          </w:r>
          <w:r w:rsidR="00DE07B6">
            <w:rPr>
              <w:lang w:val="en-US"/>
            </w:rPr>
            <w:t xml:space="preserve">factor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w:t>
          </w:r>
          <w:commentRangeEnd w:id="1"/>
          <w:r w:rsidR="00DE72E4">
            <w:rPr>
              <w:rStyle w:val="Refdecomentario"/>
            </w:rPr>
            <w:commentReference w:id="1"/>
          </w:r>
          <w:r w:rsidR="00DE07B6">
            <w:rPr>
              <w:lang w:val="en-US"/>
            </w:rPr>
            <w:t xml:space="preserve"> Since these fungi </w:t>
          </w:r>
          <w:r w:rsidR="00B42DD9" w:rsidRPr="00A57827">
            <w:rPr>
              <w:lang w:val="en-US"/>
            </w:rPr>
            <w:t>are not inherited from maternal plant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Benzing, 1990; Rasmussen, 2002)","plainTextFormattedCitation":"(Benzing, 1990; Rasmussen, 2002)","previouslyFormattedCitation":"(Benzing, 1990; Rasmussen, 2002)"},"properties":{"noteIndex":0},"schema":"https://github.com/citation-style-language/schema/raw/master/csl-citation.json"}</w:instrText>
          </w:r>
          <w:r w:rsidR="00F552DA">
            <w:rPr>
              <w:lang w:val="en-US"/>
            </w:rPr>
            <w:fldChar w:fldCharType="separate"/>
          </w:r>
          <w:r w:rsidR="00F552DA" w:rsidRPr="00F552DA">
            <w:rPr>
              <w:noProof/>
              <w:lang w:val="en-US"/>
            </w:rPr>
            <w:t>(Benzing, 1990; Rasmussen, 2002)</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w:t>
          </w:r>
          <w:r w:rsidR="00DE07B6">
            <w:rPr>
              <w:lang w:val="en-US"/>
            </w:rPr>
            <w:lastRenderedPageBreak/>
            <w:t xml:space="preserve">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partial mycoheterotrophy</w:t>
          </w:r>
          <w:r w:rsidR="00B42DD9" w:rsidRPr="00A57827">
            <w:rPr>
              <w:lang w:val="en-US"/>
            </w:rPr>
            <w:t>), potentially reducing their dependency on mycorrhiza as compared to seedling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mendeley":{"formattedCitation":"(Leake, 1994)","plainTextFormattedCitation":"(Leake, 1994)","previouslyFormattedCitation":"(Leake, 1994)"},"properties":{"noteIndex":0},"schema":"https://github.com/citation-style-language/schema/raw/master/csl-citation.json"}</w:instrText>
          </w:r>
          <w:r w:rsidR="00F552DA">
            <w:rPr>
              <w:lang w:val="en-US"/>
            </w:rPr>
            <w:fldChar w:fldCharType="separate"/>
          </w:r>
          <w:r w:rsidR="00F552DA" w:rsidRPr="00F552DA">
            <w:rPr>
              <w:noProof/>
              <w:lang w:val="en-US"/>
            </w:rPr>
            <w:t>(Leake, 199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77777777"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ED519F">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mendeley":{"formattedCitation":"(Burns &amp; Zotz, 2010; Wagner &lt;i&gt;et al.&lt;/i&gt;, 2015; Rasmussen &amp; Rasmussen, 2018)","plainTextFormattedCitation":"(Burns &amp; Zotz, 2010; Wagner et al., 2015; Rasmussen &amp; Rasmussen, 2018)","previouslyFormattedCitation":"(Burns &amp; Zotz, 2010; Wagner &lt;i&gt;et al.&lt;/i&gt;, 2015; Rasmussen &amp; Rasmussen,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Burns &amp; Zotz, 2010; Wagner </w:t>
          </w:r>
          <w:r w:rsidR="00F552DA" w:rsidRPr="00F552DA">
            <w:rPr>
              <w:i/>
              <w:noProof/>
              <w:lang w:val="en-US"/>
            </w:rPr>
            <w:t>et al.</w:t>
          </w:r>
          <w:r w:rsidR="00F552DA" w:rsidRPr="00F552DA">
            <w:rPr>
              <w:noProof/>
              <w:lang w:val="en-US"/>
            </w:rPr>
            <w:t>, 2015; Rasmussen &amp; Rasmussen, 2018)</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id":"ITEM-2","itemData":{"author":[{"dropping-particle":"","family":"Bidartondo","given":"MI","non-dropping-particle":"","parse-names":false,"suffix":""},{"dropping-particle":"","family":"Read","given":"DJ","non-dropping-particle":"","parse-names":false,"suffix":""}],"container-title":"Molecular Ecology","id":"ITEM-2","issued":{"date-parts":[["2008"]]},"page":"3707-3716","title":"Fungal specificity bottlenecks during orchid germination and development","type":"article-journal","volume":"17"},"uris":["http://www.mendeley.com/documents/?uuid=3e956ddc-8d8e-4f2c-acda-306084ab85d1"]}],"mendeley":{"formattedCitation":"(McKendrick &lt;i&gt;et al.&lt;/i&gt;, 2002; Bidartondo &amp; Read, 2008)","plainTextFormattedCitation":"(McKendrick et al., 2002; Bidartondo &amp; Read, 2008)","previouslyFormattedCitation":"(McKendrick &lt;i&gt;et al.&lt;/i&gt;, 2002; Bidartondo &amp; Read, 200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McKendrick </w:t>
          </w:r>
          <w:r w:rsidR="00F552DA" w:rsidRPr="00F552DA">
            <w:rPr>
              <w:i/>
              <w:noProof/>
              <w:lang w:val="en-US"/>
            </w:rPr>
            <w:t>et al.</w:t>
          </w:r>
          <w:r w:rsidR="00F552DA" w:rsidRPr="00F552DA">
            <w:rPr>
              <w:noProof/>
              <w:lang w:val="en-US"/>
            </w:rPr>
            <w:t>, 2002; Bidartondo &amp; Read, 2008)</w:t>
          </w:r>
          <w:r w:rsidR="00F552DA">
            <w:rPr>
              <w:vertAlign w:val="superscript"/>
              <w:lang w:val="en-US"/>
            </w:rPr>
            <w:fldChar w:fldCharType="end"/>
          </w:r>
          <w:r w:rsidR="0087064B" w:rsidRPr="00A57827">
            <w:rPr>
              <w:lang w:val="en-US"/>
            </w:rPr>
            <w:t xml:space="preserve"> to generalists</w:t>
          </w:r>
          <w:r w:rsidR="00F552DA" w:rsidRPr="00F552DA">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Jacquemyn &lt;i&gt;et al.&lt;/i&gt;, 2016; Ogura-Tsujita &lt;i&gt;et al.&lt;/i&gt;, 2018)","plainTextFormattedCitation":"(Jacquemyn et al., 2016; Ogura-Tsujita et al., 2018)","previouslyFormattedCitation":"(Jacquemyn &lt;i&gt;et al.&lt;/i&gt;, 2016; Ogura-Tsujita &lt;i&gt;et al.&lt;/i&gt;,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Jacquemyn </w:t>
          </w:r>
          <w:r w:rsidR="00F552DA" w:rsidRPr="00F552DA">
            <w:rPr>
              <w:i/>
              <w:noProof/>
              <w:lang w:val="en-US"/>
            </w:rPr>
            <w:t>et al.</w:t>
          </w:r>
          <w:r w:rsidR="00F552DA" w:rsidRPr="00F552DA">
            <w:rPr>
              <w:noProof/>
              <w:lang w:val="en-US"/>
            </w:rPr>
            <w:t xml:space="preserve">, 2016; Ogura-Tsujita </w:t>
          </w:r>
          <w:r w:rsidR="00F552DA" w:rsidRPr="00F552DA">
            <w:rPr>
              <w:i/>
              <w:noProof/>
              <w:lang w:val="en-US"/>
            </w:rPr>
            <w:t>et al.</w:t>
          </w:r>
          <w:r w:rsidR="00F552DA" w:rsidRPr="00F552DA">
            <w:rPr>
              <w:noProof/>
              <w:lang w:val="en-US"/>
            </w:rPr>
            <w:t>, 2018)</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sidRPr="00F552DA">
            <w:rPr>
              <w:rFonts w:eastAsia="Times New Roman"/>
              <w:lang w:val="en"/>
            </w:rPr>
            <w:t xml:space="preserve"> </w:t>
          </w:r>
          <w:r w:rsidR="00F552DA">
            <w:rPr>
              <w:rFonts w:eastAsia="Times New Roman"/>
              <w:lang w:val="en"/>
            </w:rPr>
            <w:fldChar w:fldCharType="begin" w:fldLock="1"/>
          </w:r>
          <w:r w:rsidR="008269E5">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Otero &lt;i&gt;et al.&lt;/i&gt;, 2007)","plainTextFormattedCitation":"(Otero et al., 2007)","previouslyFormattedCitation":"(Otero &lt;i&gt;et al.&lt;/i&gt;, 2007)"},"properties":{"noteIndex":0},"schema":"https://github.com/citation-style-language/schema/raw/master/csl-citation.json"}</w:instrText>
          </w:r>
          <w:r w:rsidR="00F552DA">
            <w:rPr>
              <w:rFonts w:eastAsia="Times New Roman"/>
              <w:lang w:val="en"/>
            </w:rPr>
            <w:fldChar w:fldCharType="separate"/>
          </w:r>
          <w:r w:rsidR="00F552DA" w:rsidRPr="00F552DA">
            <w:rPr>
              <w:rFonts w:eastAsia="Times New Roman"/>
              <w:noProof/>
              <w:lang w:val="en"/>
            </w:rPr>
            <w:t xml:space="preserve">(Otero </w:t>
          </w:r>
          <w:r w:rsidR="00F552DA" w:rsidRPr="00F552DA">
            <w:rPr>
              <w:rFonts w:eastAsia="Times New Roman"/>
              <w:i/>
              <w:noProof/>
              <w:lang w:val="en"/>
            </w:rPr>
            <w:t>et al.</w:t>
          </w:r>
          <w:r w:rsidR="00F552DA" w:rsidRPr="00F552DA">
            <w:rPr>
              <w:rFonts w:eastAsia="Times New Roman"/>
              <w:noProof/>
              <w:lang w:val="en"/>
            </w:rPr>
            <w:t>, 2007)</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lang w:val="en-US"/>
            </w:rPr>
            <w:t xml:space="preserve"> </w:t>
          </w:r>
          <w:r w:rsidR="008269E5">
            <w:rPr>
              <w:vertAlign w:val="superscript"/>
              <w:lang w:val="en-US"/>
            </w:rPr>
            <w:fldChar w:fldCharType="begin" w:fldLock="1"/>
          </w:r>
          <w:r w:rsidR="008269E5">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Martos &lt;i&gt;et al.&lt;/i&gt;, 2012)","plainTextFormattedCitation":"(Martos et al., 2012)","previouslyFormattedCitation":"(Martos &lt;i&gt;et al.&lt;/i&gt;, 2012)"},"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Martos </w:t>
          </w:r>
          <w:r w:rsidR="008269E5" w:rsidRPr="008269E5">
            <w:rPr>
              <w:i/>
              <w:noProof/>
              <w:lang w:val="en-US"/>
            </w:rPr>
            <w:t>et al.</w:t>
          </w:r>
          <w:r w:rsidR="008269E5" w:rsidRPr="008269E5">
            <w:rPr>
              <w:noProof/>
              <w:lang w:val="en-US"/>
            </w:rPr>
            <w:t>, 2012)</w:t>
          </w:r>
          <w:r w:rsidR="008269E5">
            <w:rPr>
              <w:vertAlign w:val="superscript"/>
              <w:lang w:val="en-US"/>
            </w:rPr>
            <w:fldChar w:fldCharType="end"/>
          </w:r>
          <w:r w:rsidR="0087064B" w:rsidRPr="00A57827">
            <w:rPr>
              <w:lang w:val="en-US"/>
            </w:rPr>
            <w:t xml:space="preserve"> and that they tend to be generalists</w:t>
          </w:r>
          <w:r w:rsidR="008269E5">
            <w:rPr>
              <w:lang w:val="en-US"/>
            </w:rPr>
            <w:t xml:space="preserve"> </w:t>
          </w:r>
          <w:r w:rsidR="008269E5">
            <w:rPr>
              <w:lang w:val="en-US"/>
            </w:rPr>
            <w:fldChar w:fldCharType="begin" w:fldLock="1"/>
          </w:r>
          <w:r w:rsidR="008269E5">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Suárez &amp; Kottke, 2016; Herrera &lt;i&gt;et al.&lt;/i&gt;, 2018)","plainTextFormattedCitation":"(Suárez &amp; Kottke, 2016; Herrera et al., 2018)","previouslyFormattedCitation":"(Suárez &amp; Kottke, 2016; Herrera &lt;i&gt;et al.&lt;/i&gt;, 2018)"},"properties":{"noteIndex":0},"schema":"https://github.com/citation-style-language/schema/raw/master/csl-citation.json"}</w:instrText>
          </w:r>
          <w:r w:rsidR="008269E5">
            <w:rPr>
              <w:lang w:val="en-US"/>
            </w:rPr>
            <w:fldChar w:fldCharType="separate"/>
          </w:r>
          <w:r w:rsidR="008269E5" w:rsidRPr="008269E5">
            <w:rPr>
              <w:noProof/>
              <w:lang w:val="en-US"/>
            </w:rPr>
            <w:t xml:space="preserve">(Suárez &amp; Kottke, 2016; Herrera </w:t>
          </w:r>
          <w:r w:rsidR="008269E5" w:rsidRPr="008269E5">
            <w:rPr>
              <w:i/>
              <w:noProof/>
              <w:lang w:val="en-US"/>
            </w:rPr>
            <w:t>et al.</w:t>
          </w:r>
          <w:r w:rsidR="008269E5" w:rsidRPr="008269E5">
            <w:rPr>
              <w:noProof/>
              <w:lang w:val="en-US"/>
            </w:rPr>
            <w:t>, 2018)</w:t>
          </w:r>
          <w:r w:rsidR="008269E5">
            <w:rPr>
              <w:lang w:val="en-US"/>
            </w:rPr>
            <w:fldChar w:fldCharType="end"/>
          </w:r>
          <w:r w:rsidR="0087064B" w:rsidRPr="00A57827">
            <w:rPr>
              <w:lang w:val="en-US"/>
            </w:rPr>
            <w:t>, although highly specialized taxa have also been documented</w:t>
          </w:r>
          <w:r w:rsidR="008269E5" w:rsidRPr="008269E5">
            <w:rPr>
              <w:lang w:val="en-US"/>
            </w:rPr>
            <w:t xml:space="preserve"> </w:t>
          </w:r>
          <w:r w:rsidR="008269E5">
            <w:rPr>
              <w:vertAlign w:val="superscript"/>
              <w:lang w:val="en-US"/>
            </w:rPr>
            <w:fldChar w:fldCharType="begin" w:fldLock="1"/>
          </w:r>
          <w:r w:rsidR="007004F1">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Otero &lt;i&gt;et al.&lt;/i&gt;, 2007; Riofrío &lt;i&gt;et al.&lt;/i&gt;, 2013)","plainTextFormattedCitation":"(Otero et al., 2007; Riofrío et al., 2013)","previouslyFormattedCitation":"(Otero &lt;i&gt;et al.&lt;/i&gt;, 2007; Riofrío &lt;i&gt;et al.&lt;/i&gt;, 2013)"},"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Otero </w:t>
          </w:r>
          <w:r w:rsidR="008269E5" w:rsidRPr="008269E5">
            <w:rPr>
              <w:i/>
              <w:noProof/>
              <w:lang w:val="en-US"/>
            </w:rPr>
            <w:t>et al.</w:t>
          </w:r>
          <w:r w:rsidR="008269E5" w:rsidRPr="008269E5">
            <w:rPr>
              <w:noProof/>
              <w:lang w:val="en-US"/>
            </w:rPr>
            <w:t xml:space="preserve">, 2007; Riofrío </w:t>
          </w:r>
          <w:r w:rsidR="008269E5" w:rsidRPr="008269E5">
            <w:rPr>
              <w:i/>
              <w:noProof/>
              <w:lang w:val="en-US"/>
            </w:rPr>
            <w:t>et al.</w:t>
          </w:r>
          <w:r w:rsidR="008269E5" w:rsidRPr="008269E5">
            <w:rPr>
              <w:noProof/>
              <w:lang w:val="en-US"/>
            </w:rPr>
            <w:t>, 2013)</w:t>
          </w:r>
          <w:r w:rsidR="008269E5">
            <w:rPr>
              <w:vertAlign w:val="superscript"/>
              <w:lang w:val="en-US"/>
            </w:rPr>
            <w:fldChar w:fldCharType="end"/>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sidRPr="007004F1">
            <w:rPr>
              <w:lang w:val="en-US"/>
            </w:rPr>
            <w:t xml:space="preserve"> </w:t>
          </w:r>
          <w:r w:rsidR="007004F1">
            <w:rPr>
              <w:lang w:val="en-US"/>
            </w:rPr>
            <w:fldChar w:fldCharType="begin" w:fldLock="1"/>
          </w:r>
          <w:r w:rsidR="007004F1">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7004F1">
            <w:rPr>
              <w:lang w:val="en-US"/>
            </w:rPr>
            <w:fldChar w:fldCharType="separate"/>
          </w:r>
          <w:r w:rsidR="007004F1" w:rsidRPr="007004F1">
            <w:rPr>
              <w:noProof/>
              <w:lang w:val="en-US"/>
            </w:rPr>
            <w:t xml:space="preserve">(Jacquemyn </w:t>
          </w:r>
          <w:r w:rsidR="007004F1" w:rsidRPr="007004F1">
            <w:rPr>
              <w:i/>
              <w:noProof/>
              <w:lang w:val="en-US"/>
            </w:rPr>
            <w:t>et al.</w:t>
          </w:r>
          <w:r w:rsidR="007004F1" w:rsidRPr="007004F1">
            <w:rPr>
              <w:noProof/>
              <w:lang w:val="en-US"/>
            </w:rPr>
            <w:t>, 2014)</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06B6FEC"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t xml:space="preserve"> </w:t>
          </w:r>
          <w:r w:rsidR="007004F1">
            <w:rPr>
              <w:lang w:val="en-US"/>
            </w:rPr>
            <w:fldChar w:fldCharType="begin" w:fldLock="1"/>
          </w:r>
          <w:r w:rsidR="007004F1">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mendeley":{"formattedCitation":"(Clements, 1987)","plainTextFormattedCitation":"(Clements, 1987)","previouslyFormattedCitation":"(Clements, 1987)"},"properties":{"noteIndex":0},"schema":"https://github.com/citation-style-language/schema/raw/master/csl-citation.json"}</w:instrText>
          </w:r>
          <w:r w:rsidR="007004F1">
            <w:rPr>
              <w:lang w:val="en-US"/>
            </w:rPr>
            <w:fldChar w:fldCharType="separate"/>
          </w:r>
          <w:r w:rsidR="007004F1" w:rsidRPr="007004F1">
            <w:rPr>
              <w:noProof/>
              <w:lang w:val="en-US"/>
            </w:rPr>
            <w:t>(Clements, 1987)</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t xml:space="preserve"> </w:t>
          </w:r>
          <w:r w:rsidR="007004F1">
            <w:rPr>
              <w:lang w:val="en-US"/>
            </w:rPr>
            <w:fldChar w:fldCharType="begin" w:fldLock="1"/>
          </w:r>
          <w:r w:rsidR="007004F1">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lang w:val="en-US"/>
            </w:rPr>
            <w:fldChar w:fldCharType="separate"/>
          </w:r>
          <w:r w:rsidR="007004F1" w:rsidRPr="007004F1">
            <w:rPr>
              <w:noProof/>
              <w:lang w:val="en-US"/>
            </w:rPr>
            <w:t xml:space="preserve">(Gowland </w:t>
          </w:r>
          <w:r w:rsidR="007004F1" w:rsidRPr="007004F1">
            <w:rPr>
              <w:i/>
              <w:noProof/>
              <w:lang w:val="en-US"/>
            </w:rPr>
            <w:t>et al.</w:t>
          </w:r>
          <w:r w:rsidR="007004F1" w:rsidRPr="007004F1">
            <w:rPr>
              <w:noProof/>
              <w:lang w:val="en-US"/>
            </w:rPr>
            <w:t>, 2013)</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t xml:space="preserve"> </w:t>
          </w:r>
          <w:r w:rsidR="007004F1">
            <w:rPr>
              <w:rFonts w:cs="Times-Roman"/>
              <w:vertAlign w:val="superscript"/>
              <w:lang w:val="en-US"/>
            </w:rPr>
            <w:fldChar w:fldCharType="begin" w:fldLock="1"/>
          </w:r>
          <w:r w:rsidR="00F2103B">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rFonts w:cs="Times-Roman"/>
              <w:vertAlign w:val="superscript"/>
              <w:lang w:val="en-US"/>
            </w:rPr>
            <w:fldChar w:fldCharType="separate"/>
          </w:r>
          <w:r w:rsidR="007004F1" w:rsidRPr="007004F1">
            <w:rPr>
              <w:rFonts w:cs="Times-Roman"/>
              <w:noProof/>
              <w:lang w:val="en-US"/>
            </w:rPr>
            <w:t xml:space="preserve">(Gowland </w:t>
          </w:r>
          <w:r w:rsidR="007004F1" w:rsidRPr="007004F1">
            <w:rPr>
              <w:rFonts w:cs="Times-Roman"/>
              <w:i/>
              <w:noProof/>
              <w:lang w:val="en-US"/>
            </w:rPr>
            <w:t>et al.</w:t>
          </w:r>
          <w:r w:rsidR="007004F1" w:rsidRPr="007004F1">
            <w:rPr>
              <w:rFonts w:cs="Times-Roman"/>
              <w:noProof/>
              <w:lang w:val="en-US"/>
            </w:rPr>
            <w:t>, 2013)</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sidRPr="00F2103B">
            <w:rPr>
              <w:lang w:val="en-US"/>
            </w:rPr>
            <w:t xml:space="preserve"> </w:t>
          </w:r>
          <w:r w:rsidR="00F2103B">
            <w:rPr>
              <w:vertAlign w:val="superscript"/>
              <w:lang w:val="en-US"/>
            </w:rPr>
            <w:fldChar w:fldCharType="begin" w:fldLock="1"/>
          </w:r>
          <w:r w:rsidR="00132F3B">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6cc312d9-d286-4f02-8261-8873d64c574b"]}],"mendeley":{"formattedCitation":"(Rasmussen &amp; Rasmussen, 2018)","plainTextFormattedCitation":"(Rasmussen &amp; Rasmussen, 2018)","previouslyFormattedCitation":"(Rasmussen &amp; Rasmussen, 2018)"},"properties":{"noteIndex":0},"schema":"https://github.com/citation-style-language/schema/raw/master/csl-citation.json"}</w:instrText>
          </w:r>
          <w:r w:rsidR="00F2103B">
            <w:rPr>
              <w:vertAlign w:val="superscript"/>
              <w:lang w:val="en-US"/>
            </w:rPr>
            <w:fldChar w:fldCharType="separate"/>
          </w:r>
          <w:r w:rsidR="00F2103B" w:rsidRPr="00F2103B">
            <w:rPr>
              <w:noProof/>
              <w:lang w:val="en-US"/>
            </w:rPr>
            <w:t>(Rasmussen &amp; Rasmussen, 2018)</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sidRPr="00132F3B">
            <w:rPr>
              <w:lang w:val="en-US"/>
            </w:rPr>
            <w:t xml:space="preserve"> </w:t>
          </w:r>
          <w:r w:rsidR="00132F3B">
            <w:rPr>
              <w:lang w:val="en-US"/>
            </w:rPr>
            <w:fldChar w:fldCharType="begin" w:fldLock="1"/>
          </w:r>
          <w:r w:rsidR="00132F3B">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132F3B">
            <w:rPr>
              <w:lang w:val="en-US"/>
            </w:rPr>
            <w:fldChar w:fldCharType="separate"/>
          </w:r>
          <w:r w:rsidR="00132F3B" w:rsidRPr="00132F3B">
            <w:rPr>
              <w:noProof/>
              <w:lang w:val="en-US"/>
            </w:rPr>
            <w:t xml:space="preserve">(Gowland </w:t>
          </w:r>
          <w:r w:rsidR="00132F3B" w:rsidRPr="00132F3B">
            <w:rPr>
              <w:i/>
              <w:noProof/>
              <w:lang w:val="en-US"/>
            </w:rPr>
            <w:t>et al.</w:t>
          </w:r>
          <w:r w:rsidR="00132F3B" w:rsidRPr="00132F3B">
            <w:rPr>
              <w:noProof/>
              <w:lang w:val="en-US"/>
            </w:rPr>
            <w:t>, 2013)</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2" w:name="_Hlk525065770"/>
        </w:p>
        <w:p w14:paraId="35AD140F" w14:textId="56634632"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132F3B">
            <w:rPr>
              <w:lang w:val="en-US"/>
            </w:rPr>
            <w:t xml:space="preserve"> </w:t>
          </w:r>
          <w:r w:rsidR="00132F3B">
            <w:rPr>
              <w:rStyle w:val="Refdenotaalfinal"/>
              <w:vertAlign w:val="baseline"/>
            </w:rPr>
            <w:fldChar w:fldCharType="begin" w:fldLock="1"/>
          </w:r>
          <w:r w:rsidR="00132F3B">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id":"ITEM-2","itemData":{"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id":"ITEM-2","issued":{"date-parts":[["2001"]]},"page":"511-520","title":"Constraints to symbiotic germination of terrestrial orchid seed in a mediterranean bushland","type":"article-journal"},"uris":["http://www.mendeley.com/documents/?uuid=2d917cd0-de7f-4ef5-a66f-f1b90910db26"]}],"mendeley":{"formattedCitation":"(Harper, 1977; Batty &lt;i&gt;et al.&lt;/i&gt;, 2001)","plainTextFormattedCitation":"(Harper, 1977; Batty et al., 2001)","previouslyFormattedCitation":"(Harper, 1977; Batty &lt;i&gt;et al.&lt;/i&gt;, 2001)"},"properties":{"noteIndex":0},"schema":"https://github.com/citation-style-language/schema/raw/master/csl-citation.json"}</w:instrText>
          </w:r>
          <w:r w:rsidR="00132F3B">
            <w:rPr>
              <w:rStyle w:val="Refdenotaalfinal"/>
              <w:vertAlign w:val="baseline"/>
            </w:rPr>
            <w:fldChar w:fldCharType="separate"/>
          </w:r>
          <w:r w:rsidR="00132F3B" w:rsidRPr="00132F3B">
            <w:rPr>
              <w:noProof/>
            </w:rPr>
            <w:t xml:space="preserve">(Harper, 1977; Batty </w:t>
          </w:r>
          <w:r w:rsidR="00132F3B" w:rsidRPr="00132F3B">
            <w:rPr>
              <w:i/>
              <w:noProof/>
            </w:rPr>
            <w:t>et al.</w:t>
          </w:r>
          <w:r w:rsidR="00132F3B" w:rsidRPr="00132F3B">
            <w:rPr>
              <w:noProof/>
            </w:rPr>
            <w:t>, 2001)</w:t>
          </w:r>
          <w:r w:rsidR="00132F3B">
            <w:rPr>
              <w:rStyle w:val="Refdenotaalfinal"/>
              <w:vertAlign w:val="baseline"/>
            </w:rPr>
            <w:fldChar w:fldCharType="end"/>
          </w:r>
          <w:r>
            <w:rPr>
              <w:lang w:val="en-US"/>
            </w:rPr>
            <w:t>,</w:t>
          </w:r>
          <w:bookmarkEnd w:id="2"/>
          <w:r w:rsidR="003E77C2" w:rsidRPr="00A57827">
            <w:rPr>
              <w:lang w:val="en-US"/>
            </w:rPr>
            <w:t xml:space="preserve"> </w:t>
          </w:r>
          <w:bookmarkStart w:id="3"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rPr>
              <w:lang w:val="en-US"/>
            </w:rPr>
            <w:t xml:space="preserve"> </w:t>
          </w:r>
          <w:r w:rsidR="00132F3B">
            <w:fldChar w:fldCharType="begin" w:fldLock="1"/>
          </w:r>
          <w:r w:rsidR="00132F3B">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mendeley":{"formattedCitation":"(Eriksson &amp; Ehrlén, 2009)","plainTextFormattedCitation":"(Eriksson &amp; Ehrlén, 2009)","previouslyFormattedCitation":"(Eriksson &amp; Ehrlén, 2009)"},"properties":{"noteIndex":0},"schema":"https://github.com/citation-style-language/schema/raw/master/csl-citation.json"}</w:instrText>
          </w:r>
          <w:r w:rsidR="00132F3B">
            <w:fldChar w:fldCharType="separate"/>
          </w:r>
          <w:r w:rsidR="00132F3B" w:rsidRPr="00132F3B">
            <w:rPr>
              <w:noProof/>
            </w:rPr>
            <w:t>(Eriksson &amp; Ehrlén, 2009)</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3"/>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Rasmussen </w:t>
          </w:r>
          <w:r w:rsidR="00132F3B" w:rsidRPr="00132F3B">
            <w:rPr>
              <w:rFonts w:cs="Calibri"/>
              <w:i/>
              <w:noProof/>
              <w:lang w:val="en-US"/>
            </w:rPr>
            <w:t>et al.</w:t>
          </w:r>
          <w:r w:rsidR="00132F3B" w:rsidRPr="00132F3B">
            <w:rPr>
              <w:rFonts w:cs="Calibri"/>
              <w:noProof/>
              <w:lang w:val="en-US"/>
            </w:rPr>
            <w:t>, 2015)</w:t>
          </w:r>
          <w:r w:rsidR="00132F3B">
            <w:rPr>
              <w:rFonts w:cs="Calibri"/>
              <w:lang w:val="en-US"/>
            </w:rPr>
            <w:fldChar w:fldCharType="end"/>
          </w:r>
          <w:r w:rsidR="002E3BEC" w:rsidRPr="009370F8">
            <w:rPr>
              <w:rFonts w:cs="Calibri"/>
              <w:lang w:val="en-US"/>
            </w:rPr>
            <w:t xml:space="preserve">, while </w:t>
          </w:r>
          <w:r w:rsidR="006C6F06">
            <w:rPr>
              <w:rFonts w:cs="Calibri"/>
              <w:lang w:val="en-US"/>
            </w:rPr>
            <w:t xml:space="preserve">total complementarity </w:t>
          </w:r>
          <w:r w:rsidR="006C6F06">
            <w:rPr>
              <w:rFonts w:cs="Calibri"/>
              <w:lang w:val="en-US"/>
            </w:rPr>
            <w:fldChar w:fldCharType="begin" w:fldLock="1"/>
          </w:r>
          <w:r w:rsidR="006C6F06">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 xml:space="preserve">(Rasmussen </w:t>
          </w:r>
          <w:r w:rsidR="006C6F06" w:rsidRPr="00132F3B">
            <w:rPr>
              <w:rFonts w:cs="Calibri"/>
              <w:i/>
              <w:noProof/>
              <w:lang w:val="en-US"/>
            </w:rPr>
            <w:t>et al.</w:t>
          </w:r>
          <w:r w:rsidR="006C6F06" w:rsidRPr="00132F3B">
            <w:rPr>
              <w:rFonts w:cs="Calibri"/>
              <w:noProof/>
              <w:lang w:val="en-US"/>
            </w:rPr>
            <w:t>, 2015)</w:t>
          </w:r>
          <w:r w:rsidR="006C6F06">
            <w:rPr>
              <w:rFonts w:cs="Calibri"/>
              <w:lang w:val="en-US"/>
            </w:rPr>
            <w:fldChar w:fldCharType="end"/>
          </w:r>
          <w:r w:rsidR="006C6F06">
            <w:rPr>
              <w:rFonts w:cs="Calibri"/>
              <w:lang w:val="en-US"/>
            </w:rPr>
            <w:t xml:space="preserve"> and partner </w:t>
          </w:r>
          <w:r w:rsidR="002E3BEC" w:rsidRPr="009370F8">
            <w:rPr>
              <w:rFonts w:cs="Calibri"/>
              <w:lang w:val="en-US"/>
            </w:rPr>
            <w:t xml:space="preserve">losses </w:t>
          </w:r>
          <w:r w:rsidR="006C6F06">
            <w:rPr>
              <w:rFonts w:cs="Calibri"/>
              <w:lang w:val="en-US"/>
            </w:rPr>
            <w:fldChar w:fldCharType="begin" w:fldLock="1"/>
          </w:r>
          <w:r w:rsidR="006C6F06">
            <w:rPr>
              <w:rFonts w:cs="Calibri"/>
              <w:lang w:val="en-US"/>
            </w:rPr>
            <w:instrText>ADDIN CSL_CITATION {"citationItems":[{"id":"ITEM-1","itemData":{"author":[{"dropping-particle":"","family":"Bidartondo","given":"MI","non-dropping-particle":"","parse-names":false,"suffix":""},{"dropping-particle":"","family":"Read","given":"DJ","non-dropping-particle":"","parse-names":false,"suffix":""}],"container-title":"Molecular Ecology","id":"ITEM-1","issued":{"date-parts":[["2008"]]},"page":"3707-3716","title":"Fungal specificity bottlenecks during orchid germination and development","type":"article-journal","volume":"17"},"uris":["http://www.mendeley.com/documents/?uuid=3e956ddc-8d8e-4f2c-acda-306084ab85d1"]}],"mendeley":{"formattedCitation":"(Bidartondo &amp; Read, 2008)","plainTextFormattedCitation":"(Bidartondo &amp; Read, 2008)","previouslyFormattedCitation":"(Bidartondo &amp; Read, 2008)"},"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Bidartondo &amp; Read, 2008)</w:t>
          </w:r>
          <w:r w:rsidR="006C6F06">
            <w:rPr>
              <w:rFonts w:cs="Calibri"/>
              <w:lang w:val="en-US"/>
            </w:rPr>
            <w:fldChar w:fldCharType="end"/>
          </w:r>
          <w:r w:rsidR="006C6F06">
            <w:rPr>
              <w:rFonts w:cs="Calibri"/>
              <w:lang w:val="en-US"/>
            </w:rPr>
            <w:t xml:space="preserve"> </w:t>
          </w:r>
          <w:r w:rsidR="002E3BEC" w:rsidRPr="009370F8">
            <w:rPr>
              <w:rFonts w:cs="Calibri"/>
              <w:lang w:val="en-US"/>
            </w:rPr>
            <w:t xml:space="preserve">are less well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 xml:space="preserve">on </w:t>
          </w:r>
          <w:r w:rsidR="00674D26" w:rsidRPr="009370F8">
            <w:rPr>
              <w:lang w:val="en-US"/>
            </w:rPr>
            <w:lastRenderedPageBreak/>
            <w:t>the successful transition to adulthood</w:t>
          </w:r>
          <w:r w:rsidR="002E3BEC" w:rsidRPr="009370F8">
            <w:rPr>
              <w:lang w:val="en-US"/>
            </w:rPr>
            <w:t xml:space="preserve"> remains to be assessed</w:t>
          </w:r>
          <w:r w:rsidR="001001E0">
            <w:rPr>
              <w:lang w:val="en-US"/>
            </w:rPr>
            <w:t xml:space="preserve"> </w:t>
          </w:r>
          <w:r w:rsidR="001001E0">
            <w:rPr>
              <w:lang w:val="en-US"/>
            </w:rPr>
            <w:fldChar w:fldCharType="begin" w:fldLock="1"/>
          </w:r>
          <w:r w:rsidR="00A53099">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21"]]},"note":"doi: 10.1111/j.1469-8137.2007.02223.x","page":"237-241","publisher":"John Wiley &amp; Sons, Ltd (10.1111)","title":"Spatial aspects of seed dispersal and seedling recruitment in orchids","type":"article-journal","volume":"176"},"uris":["http://www.mendeley.com/documents/?uuid=437f56c3-75e5-4095-92cf-790852fbe46b"]},{"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Jersáková &amp; Malinová, 2007; McCormick &amp; Jacquemyn, 2014)","plainTextFormattedCitation":"(Jersáková &amp; Malinová, 2007; McCormick &amp; Jacquemyn, 2014)","previouslyFormattedCitation":"(Jersáková &amp; Malinová, 2007; McCormick &amp; Jacquemyn, 2014)"},"properties":{"noteIndex":0},"schema":"https://github.com/citation-style-language/schema/raw/master/csl-citation.json"}</w:instrText>
          </w:r>
          <w:r w:rsidR="001001E0">
            <w:rPr>
              <w:lang w:val="en-US"/>
            </w:rPr>
            <w:fldChar w:fldCharType="separate"/>
          </w:r>
          <w:r w:rsidR="001001E0" w:rsidRPr="001001E0">
            <w:rPr>
              <w:noProof/>
              <w:lang w:val="en-US"/>
            </w:rPr>
            <w:t>(Jersáková &amp; Malinová, 2007; McCormick &amp; Jacquemyn, 2014)</w:t>
          </w:r>
          <w:r w:rsidR="001001E0">
            <w:rPr>
              <w:lang w:val="en-US"/>
            </w:rPr>
            <w:fldChar w:fldCharType="end"/>
          </w:r>
          <w:r w:rsidR="002E3BEC" w:rsidRPr="009370F8">
            <w:rPr>
              <w:lang w:val="en-US"/>
            </w:rPr>
            <w:t>.</w:t>
          </w:r>
        </w:p>
        <w:p w14:paraId="311EE4AC" w14:textId="4189FC0F" w:rsidR="00C17CD3" w:rsidRPr="00AA6EB7" w:rsidRDefault="005C26E8" w:rsidP="00144F7B">
          <w:pPr>
            <w:spacing w:after="0" w:line="240" w:lineRule="auto"/>
            <w:jc w:val="both"/>
            <w:rPr>
              <w:lang w:val="en-US"/>
            </w:rPr>
          </w:pPr>
          <w:r>
            <w:rPr>
              <w:noProof/>
              <w:lang w:val="en-GB" w:eastAsia="en-GB"/>
            </w:rPr>
            <mc:AlternateContent>
              <mc:Choice Requires="wpg">
                <w:drawing>
                  <wp:inline distT="0" distB="0" distL="0" distR="0" wp14:anchorId="3C450458" wp14:editId="3EC47185">
                    <wp:extent cx="5513240" cy="1507490"/>
                    <wp:effectExtent l="19050" t="19050" r="11430" b="16510"/>
                    <wp:docPr id="5" name="Grupo 5"/>
                    <wp:cNvGraphicFramePr/>
                    <a:graphic xmlns:a="http://schemas.openxmlformats.org/drawingml/2006/main">
                      <a:graphicData uri="http://schemas.microsoft.com/office/word/2010/wordprocessingGroup">
                        <wpg:wgp>
                          <wpg:cNvGrpSpPr/>
                          <wpg:grpSpPr>
                            <a:xfrm>
                              <a:off x="0" y="0"/>
                              <a:ext cx="5513240" cy="1507490"/>
                              <a:chOff x="0" y="0"/>
                              <a:chExt cx="5513240" cy="1507490"/>
                            </a:xfrm>
                          </wpg:grpSpPr>
                          <pic:pic xmlns:pic="http://schemas.openxmlformats.org/drawingml/2006/picture">
                            <pic:nvPicPr>
                              <pic:cNvPr id="4" name="Imagen 9"/>
                              <pic:cNvPicPr>
                                <a:picLocks noChangeAspect="1"/>
                              </pic:cNvPicPr>
                            </pic:nvPicPr>
                            <pic:blipFill>
                              <a:blip r:embed="rId13">
                                <a:extLst>
                                  <a:ext uri="{28A0092B-C50C-407E-A947-70E740481C1C}">
                                    <a14:useLocalDpi xmlns:a14="http://schemas.microsoft.com/office/drawing/2010/main" val="0"/>
                                  </a:ext>
                                </a:extLst>
                              </a:blip>
                              <a:srcRect l="5424" t="6828" r="8020" b="-2"/>
                              <a:stretch>
                                <a:fillRect/>
                              </a:stretch>
                            </pic:blipFill>
                            <pic:spPr bwMode="auto">
                              <a:xfrm>
                                <a:off x="0" y="6824"/>
                                <a:ext cx="2708275" cy="1500505"/>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2709080" y="0"/>
                                <a:ext cx="2804160" cy="1507490"/>
                              </a:xfrm>
                              <a:prstGeom prst="rect">
                                <a:avLst/>
                              </a:prstGeom>
                              <a:solidFill>
                                <a:srgbClr val="FFFFFF"/>
                              </a:solidFill>
                              <a:ln w="12700">
                                <a:solidFill>
                                  <a:srgbClr val="000000"/>
                                </a:solidFill>
                                <a:miter lim="800000"/>
                                <a:headEnd/>
                                <a:tailEnd/>
                              </a:ln>
                            </wps:spPr>
                            <wps:txbx>
                              <w:txbxContent>
                                <w:p w14:paraId="2F8FFA81" w14:textId="77777777" w:rsidR="005C26E8" w:rsidRPr="00E43FA1" w:rsidRDefault="005C26E8" w:rsidP="005C26E8">
                                  <w:pPr>
                                    <w:spacing w:after="0" w:line="240" w:lineRule="auto"/>
                                    <w:jc w:val="both"/>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wps:txbx>
                            <wps:bodyPr rot="0" vert="horz" wrap="square" lIns="91440" tIns="45720" rIns="91440" bIns="45720" anchor="t" anchorCtr="0" upright="1">
                              <a:noAutofit/>
                            </wps:bodyPr>
                          </wps:wsp>
                        </wpg:wgp>
                      </a:graphicData>
                    </a:graphic>
                  </wp:inline>
                </w:drawing>
              </mc:Choice>
              <mc:Fallback>
                <w:pict>
                  <v:group w14:anchorId="3C450458" id="Grupo 5" o:spid="_x0000_s1026" style="width:434.1pt;height:118.7pt;mso-position-horizontal-relative:char;mso-position-vertical-relative:line" coordsize="55132,1507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&#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27082;height:15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4"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27090;width:28042;height:150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2F8FFA81" w14:textId="77777777" w:rsidR="005C26E8" w:rsidRPr="00E43FA1" w:rsidRDefault="005C26E8" w:rsidP="005C26E8">
                            <w:pPr>
                              <w:spacing w:after="0" w:line="240" w:lineRule="auto"/>
                              <w:jc w:val="both"/>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v:textbox>
                    </v:shape>
                    <w10:anchorlock/>
                  </v:group>
                </w:pict>
              </mc:Fallback>
            </mc:AlternateContent>
          </w:r>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r w:rsidR="00C83664">
            <w:rPr>
              <w:b/>
              <w:bCs/>
              <w:lang w:val="en-US"/>
            </w:rPr>
            <w:t>a</w:t>
          </w:r>
          <w:r w:rsidRPr="00340163">
            <w:rPr>
              <w:b/>
              <w:bCs/>
              <w:lang w:val="en-US"/>
            </w:rPr>
            <w:t>ddress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how the vertical gradient of light within a host-tree affects epiphytic orchid 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whether orchid mycorrhizal partners are replaced or retained over an individual's 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 xml:space="preserve">the patterns and potential drivers of tropical </w:t>
          </w:r>
          <w:r w:rsidRPr="00AA6EB7">
            <w:rPr>
              <w:rFonts w:asciiTheme="minorHAnsi" w:eastAsiaTheme="minorHAnsi" w:hAnsiTheme="minorHAnsi" w:cs="Verdana"/>
              <w:b/>
              <w:sz w:val="22"/>
              <w:szCs w:val="22"/>
              <w:lang w:val="en-US"/>
            </w:rPr>
            <w:lastRenderedPageBreak/>
            <w:t>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how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 xml:space="preserve">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BE5E2E" w:rsidRDefault="006178B5" w:rsidP="00AA6EB7">
      <w:pPr>
        <w:spacing w:after="0" w:line="240" w:lineRule="auto"/>
        <w:jc w:val="both"/>
        <w:rPr>
          <w:rFonts w:eastAsia="Times New Roman" w:cs="Calibri"/>
          <w:bCs/>
          <w:lang w:val="en-GB" w:eastAsia="nl-BE"/>
        </w:rPr>
      </w:pPr>
    </w:p>
    <w:sdt>
      <w:sdtPr>
        <w:id w:val="-2102408159"/>
        <w:placeholder>
          <w:docPart w:val="BF54DFE9335F4BBDAEA6E735AFDF4A32"/>
        </w:placeholder>
      </w:sdtPr>
      <w:sdtContent>
        <w:p w14:paraId="3759CF9B" w14:textId="7EECE162" w:rsidR="009C0DA1" w:rsidRDefault="009C0DA1" w:rsidP="001F42DD">
          <w:pPr>
            <w:spacing w:after="0" w:line="240" w:lineRule="auto"/>
            <w:jc w:val="both"/>
          </w:pPr>
          <w:r>
            <w:t xml:space="preserve">The methodology combines extensive field sampling and </w:t>
          </w:r>
          <w:r w:rsidRPr="009C0DA1">
            <w:rPr>
              <w:i/>
            </w:rPr>
            <w:t>in-situ</w:t>
          </w:r>
          <w:r>
            <w:t xml:space="preserve"> experiments with cutting-edge molecular and statistical analyses. I will conduct fieldwork in Colombia, where I will collaborate with Dr. Nicola Flanagan, professor at</w:t>
          </w:r>
          <w:r w:rsidRPr="009C0DA1">
            <w:t xml:space="preserve"> </w:t>
          </w:r>
          <w:r w:rsidRPr="009C0DA1">
            <w:t>Pontificia Universidad Javeriana, Cali</w:t>
          </w:r>
          <w:r w:rsidRPr="009C0DA1">
            <w:t xml:space="preserve">. </w:t>
          </w:r>
          <w:r>
            <w:t>I will undertake laboratory and computing tasks in Belgium, in the research group of Dr. Hans Jacquemyn, professor at KU Leuven.</w:t>
          </w:r>
        </w:p>
        <w:p w14:paraId="2D6AE98A" w14:textId="6B85A780" w:rsidR="00C92B9A" w:rsidRDefault="009C0DA1" w:rsidP="001F42DD">
          <w:pPr>
            <w:spacing w:after="0" w:line="240" w:lineRule="auto"/>
            <w:jc w:val="both"/>
            <w:rPr>
              <w:rFonts w:cs="Calibri"/>
              <w:lang w:val="en-US"/>
            </w:rPr>
          </w:pPr>
          <w:r>
            <w:tab/>
          </w:r>
          <w:r w:rsidR="00B47A76" w:rsidRPr="00A97207">
            <w:rPr>
              <w:lang w:val="en-US"/>
            </w:rPr>
            <w:t xml:space="preserve">The work will be structured in three work packages (WP). </w:t>
          </w:r>
          <w:r w:rsidR="00E161D4" w:rsidRPr="00A97207">
            <w:rPr>
              <w:lang w:val="en-US"/>
            </w:rPr>
            <w:t>In WP</w:t>
          </w:r>
          <w:r w:rsidR="00B47A76"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A97207">
            <w:rPr>
              <w:lang w:val="en-US"/>
            </w:rPr>
            <w:t>2</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r w:rsidR="00C92B9A">
            <w:rPr>
              <w:lang w:val="en-US"/>
            </w:rPr>
            <w:t xml:space="preserve"> </w:t>
          </w:r>
          <w:r w:rsidR="00C92B9A">
            <w:rPr>
              <w:rFonts w:cs="Calibri"/>
              <w:lang w:val="en-US"/>
            </w:rPr>
            <w:t>Each</w:t>
          </w:r>
          <w:r w:rsidR="00C92B9A">
            <w:rPr>
              <w:rFonts w:cs="Calibri"/>
              <w:lang w:val="en-US"/>
            </w:rPr>
            <w:t xml:space="preserve">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that I will submit</w:t>
          </w:r>
          <w:r w:rsidR="00C92B9A">
            <w:rPr>
              <w:rFonts w:cs="Calibri"/>
              <w:lang w:val="en-US"/>
            </w:rPr>
            <w:t xml:space="preserve"> to high-impact scientific journal</w:t>
          </w:r>
          <w:r w:rsidR="00C92B9A">
            <w:rPr>
              <w:rFonts w:cs="Calibri"/>
              <w:lang w:val="en-US"/>
            </w:rPr>
            <w:t>s</w:t>
          </w:r>
          <w:r w:rsidR="00C92B9A">
            <w:rPr>
              <w:rFonts w:cs="Calibri"/>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5E75733A" w:rsidR="00DF51C6" w:rsidRDefault="00DF51C6" w:rsidP="00AA6EB7">
          <w:pPr>
            <w:spacing w:after="0" w:line="240" w:lineRule="auto"/>
            <w:jc w:val="both"/>
            <w:rPr>
              <w:lang w:val="en-US"/>
            </w:rPr>
          </w:pPr>
          <w:r w:rsidRPr="00A97207">
            <w:rPr>
              <w:lang w:val="en-US"/>
            </w:rPr>
            <w:lastRenderedPageBreak/>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Pr="00A97207">
            <w:rPr>
              <w:lang w:val="en-US"/>
            </w:rPr>
            <w:t>is probably an important determinant of orchid occurrence.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t xml:space="preserve"> </w:t>
          </w:r>
          <w:r w:rsidR="00A53099">
            <w:rPr>
              <w:vertAlign w:val="superscript"/>
              <w:lang w:val="en-US"/>
            </w:rPr>
            <w:fldChar w:fldCharType="begin" w:fldLock="1"/>
          </w:r>
          <w:r w:rsidR="00A41180">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1"]]},"note":"doi: 10.1086/673757","page":"269-295","publisher":"The University of Chicago Press","title":"Rethinking Mutualism Stability: Cheaters and the Evolution of Sanctions","type":"article-journal","volume":"88"},"uris":["http://www.mendeley.com/documents/?uuid=e3e339cc-0444-45c9-aa16-3cfc9c090ae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Frederickson, 2013; Batstone &lt;i&gt;et al.&lt;/i&gt;, 2018)","plainTextFormattedCitation":"(Frederickson, 2013; Batstone et al., 2018)","previouslyFormattedCitation":"(Frederickson, 2013; Batstone &lt;i&gt;et al.&lt;/i&gt;, 2018)"},"properties":{"noteIndex":0},"schema":"https://github.com/citation-style-language/schema/raw/master/csl-citation.json"}</w:instrText>
          </w:r>
          <w:r w:rsidR="00A53099">
            <w:rPr>
              <w:vertAlign w:val="superscript"/>
              <w:lang w:val="en-US"/>
            </w:rPr>
            <w:fldChar w:fldCharType="separate"/>
          </w:r>
          <w:r w:rsidR="00A53099" w:rsidRPr="00A53099">
            <w:rPr>
              <w:noProof/>
              <w:lang w:val="en-US"/>
            </w:rPr>
            <w:t xml:space="preserve">(Frederickson, 2013; Batstone </w:t>
          </w:r>
          <w:r w:rsidR="00A53099" w:rsidRPr="00A53099">
            <w:rPr>
              <w:i/>
              <w:noProof/>
              <w:lang w:val="en-US"/>
            </w:rPr>
            <w:t>et al.</w:t>
          </w:r>
          <w:r w:rsidR="00A53099" w:rsidRPr="00A53099">
            <w:rPr>
              <w:noProof/>
              <w:lang w:val="en-US"/>
            </w:rPr>
            <w:t>, 2018)</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when the preferred partner is not locally available. Species exhibiting such ability have mor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5CC81F7B" w:rsidR="00CA09D8" w:rsidRPr="00CA09D8" w:rsidRDefault="00CA09D8" w:rsidP="00AA6EB7">
          <w:pPr>
            <w:spacing w:after="0" w:line="240" w:lineRule="auto"/>
            <w:jc w:val="both"/>
            <w:rPr>
              <w:i/>
              <w:lang w:val="en-US"/>
            </w:rPr>
          </w:pPr>
          <w:r w:rsidRPr="00CA09D8">
            <w:rPr>
              <w:i/>
              <w:lang w:val="en-US"/>
            </w:rPr>
            <w:t xml:space="preserve">Task 1.1 </w:t>
          </w:r>
          <w:r>
            <w:rPr>
              <w:i/>
              <w:lang w:val="en-US"/>
            </w:rPr>
            <w:t>S</w:t>
          </w:r>
          <w:r w:rsidRPr="00CA09D8">
            <w:rPr>
              <w:i/>
              <w:lang w:val="en-US"/>
            </w:rPr>
            <w:t>ampling</w:t>
          </w:r>
          <w:r>
            <w:rPr>
              <w:i/>
              <w:lang w:val="en-US"/>
            </w:rPr>
            <w:t xml:space="preserve"> natural communities of epiphytic orchids</w:t>
          </w:r>
        </w:p>
        <w:p w14:paraId="1775C4A9" w14:textId="7337BCBE" w:rsidR="00DD46C1" w:rsidRDefault="00BE5E2E" w:rsidP="00AA6EB7">
          <w:pPr>
            <w:spacing w:after="0" w:line="240" w:lineRule="auto"/>
            <w:jc w:val="both"/>
          </w:pPr>
          <w:r>
            <w:rPr>
              <w:noProof/>
              <w:lang w:val="en-GB" w:eastAsia="en-GB"/>
            </w:rPr>
            <mc:AlternateContent>
              <mc:Choice Requires="wpg">
                <w:drawing>
                  <wp:anchor distT="0" distB="0" distL="114300" distR="114300" simplePos="0" relativeHeight="251671552" behindDoc="0" locked="0" layoutInCell="1" allowOverlap="1" wp14:anchorId="3C50B38B" wp14:editId="7D9E0511">
                    <wp:simplePos x="0" y="0"/>
                    <wp:positionH relativeFrom="margin">
                      <wp:posOffset>72551</wp:posOffset>
                    </wp:positionH>
                    <wp:positionV relativeFrom="paragraph">
                      <wp:posOffset>1445260</wp:posOffset>
                    </wp:positionV>
                    <wp:extent cx="5463995" cy="1378424"/>
                    <wp:effectExtent l="19050" t="19050" r="22860" b="12700"/>
                    <wp:wrapSquare wrapText="bothSides"/>
                    <wp:docPr id="13" name="Grupo 13"/>
                    <wp:cNvGraphicFramePr/>
                    <a:graphic xmlns:a="http://schemas.openxmlformats.org/drawingml/2006/main">
                      <a:graphicData uri="http://schemas.microsoft.com/office/word/2010/wordprocessingGroup">
                        <wpg:wgp>
                          <wpg:cNvGrpSpPr/>
                          <wpg:grpSpPr>
                            <a:xfrm>
                              <a:off x="0" y="0"/>
                              <a:ext cx="5463995" cy="1378424"/>
                              <a:chOff x="0" y="0"/>
                              <a:chExt cx="5463995" cy="1378424"/>
                            </a:xfrm>
                          </wpg:grpSpPr>
                          <pic:pic xmlns:pic="http://schemas.openxmlformats.org/drawingml/2006/picture">
                            <pic:nvPicPr>
                              <pic:cNvPr id="15" name="Imagen 15"/>
                              <pic:cNvPicPr>
                                <a:picLocks noChangeAspect="1"/>
                              </pic:cNvPicPr>
                            </pic:nvPicPr>
                            <pic:blipFill rotWithShape="1">
                              <a:blip r:embed="rId15" cstate="print">
                                <a:extLst>
                                  <a:ext uri="{28A0092B-C50C-407E-A947-70E740481C1C}">
                                    <a14:useLocalDpi xmlns:a14="http://schemas.microsoft.com/office/drawing/2010/main" val="0"/>
                                  </a:ext>
                                </a:extLst>
                              </a:blip>
                              <a:srcRect t="15891" b="2585"/>
                              <a:stretch/>
                            </pic:blipFill>
                            <pic:spPr bwMode="auto">
                              <a:xfrm>
                                <a:off x="0" y="6824"/>
                                <a:ext cx="3719195" cy="1371600"/>
                              </a:xfrm>
                              <a:prstGeom prst="rect">
                                <a:avLst/>
                              </a:prstGeom>
                              <a:noFill/>
                              <a:ln w="6350">
                                <a:solidFill>
                                  <a:schemeClr val="tx1"/>
                                </a:solidFill>
                              </a:ln>
                              <a:extLst>
                                <a:ext uri="{53640926-AAD7-44D8-BBD7-CCE9431645EC}">
                                  <a14:shadowObscured xmlns:a14="http://schemas.microsoft.com/office/drawing/2010/main"/>
                                </a:ext>
                              </a:extLst>
                            </pic:spPr>
                          </pic:pic>
                          <wps:wsp>
                            <wps:cNvPr id="217" name="Cuadro de texto 2"/>
                            <wps:cNvSpPr txBox="1">
                              <a:spLocks noChangeArrowheads="1"/>
                            </wps:cNvSpPr>
                            <wps:spPr bwMode="auto">
                              <a:xfrm>
                                <a:off x="3719015" y="0"/>
                                <a:ext cx="1744980" cy="1377950"/>
                              </a:xfrm>
                              <a:prstGeom prst="rect">
                                <a:avLst/>
                              </a:prstGeom>
                              <a:solidFill>
                                <a:srgbClr val="FFFFFF"/>
                              </a:solidFill>
                              <a:ln w="9525">
                                <a:solidFill>
                                  <a:srgbClr val="000000"/>
                                </a:solidFill>
                                <a:miter lim="800000"/>
                                <a:headEnd/>
                                <a:tailEnd/>
                              </a:ln>
                            </wps:spPr>
                            <wps:txbx>
                              <w:txbxContent>
                                <w:p w14:paraId="795CA26C" w14:textId="77777777" w:rsidR="00BE5E2E" w:rsidRPr="00BE5E2E" w:rsidRDefault="00BE5E2E" w:rsidP="00BE5E2E">
                                  <w:pPr>
                                    <w:spacing w:after="0" w:line="240" w:lineRule="auto"/>
                                    <w:jc w:val="both"/>
                                    <w:rPr>
                                      <w:lang w:val="en-US"/>
                                    </w:rPr>
                                  </w:pPr>
                                  <w:r w:rsidRPr="00F467A0">
                                    <w:rPr>
                                      <w:b/>
                                      <w:lang w:val="en-US"/>
                                    </w:rPr>
                                    <w:t>Fig.</w:t>
                                  </w:r>
                                  <w:r w:rsidRPr="00F467A0">
                                    <w:rPr>
                                      <w:lang w:val="en-US"/>
                                    </w:rPr>
                                    <w:t xml:space="preserve"> </w:t>
                                  </w:r>
                                  <w:r>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wps:txbx>
                            <wps:bodyPr rot="0" vert="horz" wrap="square" lIns="91440" tIns="45720" rIns="91440" bIns="45720" anchor="t" anchorCtr="0">
                              <a:noAutofit/>
                            </wps:bodyPr>
                          </wps:wsp>
                        </wpg:wgp>
                      </a:graphicData>
                    </a:graphic>
                  </wp:anchor>
                </w:drawing>
              </mc:Choice>
              <mc:Fallback>
                <w:pict>
                  <v:group w14:anchorId="3C50B38B" id="Grupo 13" o:spid="_x0000_s1029" style="position:absolute;left:0;text-align:left;margin-left:5.7pt;margin-top:113.8pt;width:430.25pt;height:108.55pt;z-index:251671552;mso-position-horizontal-relative:margin;mso-position-vertical-relative:text" coordsize="54639,13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">
                    <v:shape id="Imagen 15" o:spid="_x0000_s1030" type="#_x0000_t75" style="position:absolute;top:68;width:3719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a4SvDAAAA2wAAAA8AAABkcnMvZG93bnJldi54bWxET01rwkAQvQv+h2WE3nRji9WmriItFQ+N&#10;EJXS45Ads8HsbJrdavrvu4LgbR7vc+bLztbiTK2vHCsYjxIQxIXTFZcKDvuP4QyED8gaa8ek4I88&#10;LBf93hxT7S6c03kXShFD2KeowITQpFL6wpBFP3INceSOrrUYImxLqVu8xHBby8ckeZYWK44NBht6&#10;M1Scdr9WwfYr33y+HL7t9MdU6yeb7bOM3pV6GHSrVxCBunAX39wbHedP4PpLPEA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trhK8MAAADbAAAADwAAAAAAAAAAAAAAAACf&#10;AgAAZHJzL2Rvd25yZXYueG1sUEsFBgAAAAAEAAQA9wAAAI8DAAAAAA==&#10;" stroked="t" strokecolor="black [3213]" strokeweight=".5pt">
                      <v:imagedata r:id="rId16" o:title="" croptop="10414f" cropbottom="1694f"/>
                      <v:path arrowok="t"/>
                    </v:shape>
                    <v:shape id="Cuadro de texto 2" o:spid="_x0000_s1031" type="#_x0000_t202" style="position:absolute;left:37190;width:17449;height:13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795CA26C" w14:textId="77777777" w:rsidR="00BE5E2E" w:rsidRPr="00BE5E2E" w:rsidRDefault="00BE5E2E" w:rsidP="00BE5E2E">
                            <w:pPr>
                              <w:spacing w:after="0" w:line="240" w:lineRule="auto"/>
                              <w:jc w:val="both"/>
                              <w:rPr>
                                <w:lang w:val="en-US"/>
                              </w:rPr>
                            </w:pPr>
                            <w:r w:rsidRPr="00F467A0">
                              <w:rPr>
                                <w:b/>
                                <w:lang w:val="en-US"/>
                              </w:rPr>
                              <w:t>Fig.</w:t>
                            </w:r>
                            <w:r w:rsidRPr="00F467A0">
                              <w:rPr>
                                <w:lang w:val="en-US"/>
                              </w:rPr>
                              <w:t xml:space="preserve"> </w:t>
                            </w:r>
                            <w:r>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v:textbox>
                    </v:shape>
                    <w10:wrap type="square" anchorx="margin"/>
                  </v:group>
                </w:pict>
              </mc:Fallback>
            </mc:AlternateContent>
          </w:r>
          <w:r w:rsidR="00DD46C1"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467A0">
            <w:rPr>
              <w:lang w:val="en-US"/>
            </w:rPr>
            <w:t>2</w:t>
          </w:r>
          <w:r w:rsidR="00DD46C1"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r w:rsidR="00F467A0">
            <w:rPr>
              <w:lang w:val="en-US"/>
            </w:rPr>
            <w:t>2</w:t>
          </w:r>
          <w:r w:rsidR="00CB0770" w:rsidRPr="00A97207">
            <w:rPr>
              <w:lang w:val="en-US"/>
            </w:rPr>
            <w:t>b)</w:t>
          </w:r>
          <w:r w:rsidR="00DD46C1" w:rsidRPr="00A97207">
            <w:rPr>
              <w:lang w:val="en-US"/>
            </w:rPr>
            <w:t xml:space="preserve">, collecting three 2-cm root fragments in up to five individuals per orchid species of all the species found. </w:t>
          </w:r>
          <w:r w:rsidR="00DD46C1" w:rsidRPr="00AA6EB7">
            <w:t>Sampling will not destroy the plants.</w:t>
          </w:r>
        </w:p>
        <w:p w14:paraId="7158AD7D" w14:textId="335CDBF4" w:rsidR="00144F7B" w:rsidRPr="00AA6EB7" w:rsidRDefault="00144F7B" w:rsidP="00AA6EB7">
          <w:pPr>
            <w:spacing w:after="0" w:line="240" w:lineRule="auto"/>
            <w:jc w:val="both"/>
          </w:pPr>
        </w:p>
        <w:p w14:paraId="771EAE06" w14:textId="778D0FDA" w:rsidR="00705C17" w:rsidRDefault="00BF4C9D" w:rsidP="00544CA4">
          <w:pPr>
            <w:widowControl w:val="0"/>
            <w:spacing w:after="0" w:line="240" w:lineRule="auto"/>
            <w:jc w:val="both"/>
            <w:rPr>
              <w:lang w:val="en-US"/>
            </w:rPr>
          </w:pPr>
          <w:r>
            <w:rPr>
              <w:i/>
              <w:lang w:val="en-US"/>
            </w:rPr>
            <w:t>Identifying species</w:t>
          </w:r>
          <w:r w:rsidRPr="00BF4C9D">
            <w:rPr>
              <w:i/>
              <w:lang w:val="en-US"/>
            </w:rPr>
            <w:t xml:space="preserve"> -</w:t>
          </w:r>
          <w:r>
            <w:rPr>
              <w:lang w:val="en-US"/>
            </w:rPr>
            <w:t xml:space="preserve"> </w:t>
          </w:r>
          <w:r w:rsidR="00DF51C6" w:rsidRPr="00AC242B">
            <w:rPr>
              <w:lang w:val="en-US"/>
            </w:rPr>
            <w:t xml:space="preserve">Based </w:t>
          </w:r>
          <w:r w:rsidR="00DF51C6" w:rsidRPr="00635BCD">
            <w:rPr>
              <w:lang w:val="en-US"/>
            </w:rPr>
            <w:t xml:space="preserve">on diversity inventories in the study locations, I expect to find approximately 120 orchid species in total (García-Revelo, S. unpubl.; Ospina, NH, unpubl.).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confirm ambiguous tree and orchid records using genetic barcoding.</w:t>
          </w:r>
        </w:p>
        <w:p w14:paraId="3D9BFF57" w14:textId="77777777" w:rsidR="00AA6EB7" w:rsidRPr="00635BCD" w:rsidRDefault="00AA6EB7" w:rsidP="00AA6EB7">
          <w:pPr>
            <w:spacing w:after="0" w:line="240" w:lineRule="auto"/>
            <w:jc w:val="both"/>
            <w:rPr>
              <w:lang w:val="en-US"/>
            </w:rPr>
          </w:pPr>
        </w:p>
        <w:p w14:paraId="6220BA46" w14:textId="32E2FBCD" w:rsidR="00DF51C6" w:rsidRPr="00635BCD" w:rsidRDefault="00635BCD" w:rsidP="00AA6EB7">
          <w:pPr>
            <w:widowControl w:val="0"/>
            <w:autoSpaceDE w:val="0"/>
            <w:autoSpaceDN w:val="0"/>
            <w:adjustRightInd w:val="0"/>
            <w:spacing w:after="0" w:line="240" w:lineRule="auto"/>
            <w:jc w:val="both"/>
            <w:rPr>
              <w:lang w:val="en-US"/>
            </w:rPr>
          </w:pPr>
          <w:r>
            <w:rPr>
              <w:i/>
              <w:lang w:val="en-US"/>
            </w:rPr>
            <w:t xml:space="preserve">Characterizing </w:t>
          </w:r>
          <w:r w:rsidR="00D559D0">
            <w:rPr>
              <w:i/>
              <w:lang w:val="en-US"/>
            </w:rPr>
            <w:t>a</w:t>
          </w:r>
          <w:r w:rsidR="00DF51C6" w:rsidRPr="00635BCD">
            <w:rPr>
              <w:i/>
              <w:lang w:val="en-US"/>
            </w:rPr>
            <w:t>biotic conditions</w:t>
          </w:r>
          <w:r w:rsidR="00BF4C9D">
            <w:rPr>
              <w:i/>
              <w:lang w:val="en-US"/>
            </w:rPr>
            <w:t xml:space="preserve"> - </w:t>
          </w:r>
          <w:r w:rsidR="00DF51C6" w:rsidRPr="00635BCD">
            <w:rPr>
              <w:lang w:val="en-US"/>
            </w:rPr>
            <w:t xml:space="preserve">To characterize </w:t>
          </w:r>
          <w:r w:rsidR="00DF51C6" w:rsidRPr="00635BCD">
            <w:rPr>
              <w:b/>
              <w:lang w:val="en-US"/>
            </w:rPr>
            <w:t>regional climate</w:t>
          </w:r>
          <w:r w:rsidR="00DF51C6" w:rsidRPr="00635BCD">
            <w:rPr>
              <w:lang w:val="en-US"/>
            </w:rPr>
            <w:t xml:space="preserve"> I will use climatic data from meteorological stations near the plots. To describe the </w:t>
          </w:r>
          <w:r w:rsidR="00DF51C6" w:rsidRPr="00635BCD">
            <w:rPr>
              <w:b/>
              <w:lang w:val="en-US"/>
            </w:rPr>
            <w:t>light environment of host trees</w:t>
          </w:r>
          <w:r w:rsidR="00DF51C6" w:rsidRPr="00635BCD">
            <w:rPr>
              <w:lang w:val="en-US"/>
            </w:rPr>
            <w:t xml:space="preserve"> I will measure photosynthetically active radiation (PAR, mol·m</w:t>
          </w:r>
          <w:r w:rsidR="00DF51C6" w:rsidRPr="00635BCD">
            <w:rPr>
              <w:vertAlign w:val="superscript"/>
              <w:lang w:val="en-US"/>
            </w:rPr>
            <w:t>-2</w:t>
          </w:r>
          <w:r w:rsidR="00DF51C6" w:rsidRPr="00635BCD">
            <w:rPr>
              <w:lang w:val="en-US"/>
            </w:rPr>
            <w:t>·day</w:t>
          </w:r>
          <w:r w:rsidR="00DF51C6" w:rsidRPr="00635BCD">
            <w:rPr>
              <w:vertAlign w:val="superscript"/>
              <w:lang w:val="en-US"/>
            </w:rPr>
            <w:t>-1</w:t>
          </w:r>
          <w:r w:rsidR="00DF51C6"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r w:rsidR="00BF4C9D">
            <w:rPr>
              <w:lang w:val="en-US"/>
            </w:rPr>
            <w:t xml:space="preserve"> The completion of this task is a milestone (M1). Potential delays (</w:t>
          </w:r>
          <w:r w:rsidR="00BF4C9D" w:rsidRPr="00BF4C9D">
            <w:rPr>
              <w:i/>
              <w:lang w:val="en-US"/>
            </w:rPr>
            <w:t>e.g.</w:t>
          </w:r>
          <w:r w:rsidR="00BF4C9D">
            <w:rPr>
              <w:lang w:val="en-US"/>
            </w:rPr>
            <w:t>, due to bad weather) have been considered in the task schedule (Table 1).</w:t>
          </w:r>
        </w:p>
        <w:p w14:paraId="1C96F15D" w14:textId="77777777" w:rsidR="00DF51C6" w:rsidRDefault="00DF51C6" w:rsidP="00AA6EB7">
          <w:pPr>
            <w:widowControl w:val="0"/>
            <w:autoSpaceDE w:val="0"/>
            <w:autoSpaceDN w:val="0"/>
            <w:adjustRightInd w:val="0"/>
            <w:spacing w:after="0" w:line="240" w:lineRule="auto"/>
            <w:jc w:val="both"/>
            <w:rPr>
              <w:lang w:val="en-US"/>
            </w:rPr>
          </w:pPr>
        </w:p>
        <w:p w14:paraId="11DC260F" w14:textId="7E4D4E43" w:rsidR="00705C17" w:rsidRDefault="00BF4C9D" w:rsidP="00AA6EB7">
          <w:pPr>
            <w:widowControl w:val="0"/>
            <w:autoSpaceDE w:val="0"/>
            <w:autoSpaceDN w:val="0"/>
            <w:adjustRightInd w:val="0"/>
            <w:spacing w:after="0" w:line="240" w:lineRule="auto"/>
            <w:jc w:val="both"/>
            <w:rPr>
              <w:i/>
              <w:lang w:val="en-US"/>
            </w:rPr>
          </w:pPr>
          <w:r>
            <w:rPr>
              <w:i/>
              <w:lang w:val="en-US"/>
            </w:rPr>
            <w:lastRenderedPageBreak/>
            <w:t>Task 1.2</w:t>
          </w:r>
          <w:r w:rsidR="00705C17">
            <w:rPr>
              <w:i/>
              <w:lang w:val="en-US"/>
            </w:rPr>
            <w:t xml:space="preserve"> Obtaining export licenses and sample shipping</w:t>
          </w:r>
        </w:p>
        <w:p w14:paraId="4096EC1C" w14:textId="314BA89A" w:rsidR="00705C17" w:rsidRPr="00380E0B" w:rsidRDefault="00705C17" w:rsidP="00AA6EB7">
          <w:pPr>
            <w:widowControl w:val="0"/>
            <w:autoSpaceDE w:val="0"/>
            <w:autoSpaceDN w:val="0"/>
            <w:adjustRightInd w:val="0"/>
            <w:spacing w:after="0" w:line="240" w:lineRule="auto"/>
            <w:jc w:val="both"/>
            <w:rPr>
              <w:lang w:val="en-US"/>
            </w:rPr>
          </w:pPr>
          <w:r>
            <w:rPr>
              <w:rFonts w:cs="TimesNewRomanPSMT"/>
            </w:rPr>
            <w:t xml:space="preserve">I will perform DNA extraction and sequencing analyses in the laboratory of </w:t>
          </w:r>
          <w:r w:rsidR="002C266A">
            <w:rPr>
              <w:rFonts w:cs="TimesNewRomanPSMT"/>
            </w:rPr>
            <w:t xml:space="preserve">Dr. </w:t>
          </w:r>
          <w:r>
            <w:rPr>
              <w:rFonts w:cs="TimesNewRomanPSMT"/>
            </w:rPr>
            <w:t xml:space="preserve">Hans Jacquemyn </w:t>
          </w:r>
          <w:r w:rsidR="002C266A">
            <w:rPr>
              <w:rFonts w:cs="TimesNewRomanPSMT"/>
            </w:rPr>
            <w:t xml:space="preserve">at KU Leuven in Belgium. Therefore, root samples have to be exported. </w:t>
          </w:r>
          <w:r>
            <w:rPr>
              <w:rFonts w:cs="TimesNewRomanPSMT"/>
            </w:rPr>
            <w:t>I will apply for</w:t>
          </w:r>
          <w:r w:rsidRPr="00454E96">
            <w:rPr>
              <w:rFonts w:cs="TimesNewRomanPSMT"/>
            </w:rPr>
            <w:t xml:space="preserve"> export licenses</w:t>
          </w:r>
          <w:r w:rsidR="002C266A">
            <w:rPr>
              <w:rFonts w:cs="TimesNewRomanPSMT"/>
            </w:rPr>
            <w:t>, for which the Colombian government has legal mechanisms in place.</w:t>
          </w:r>
          <w:r w:rsidRPr="00454E96">
            <w:rPr>
              <w:rFonts w:cs="TimesNewRomanPSMT"/>
            </w:rPr>
            <w:t xml:space="preserve"> Licenses for research purposes are often granted within 1-3 months</w:t>
          </w:r>
          <w:r>
            <w:rPr>
              <w:rFonts w:cs="TimesNewRomanPSMT"/>
            </w:rPr>
            <w:t xml:space="preserve"> (N Ospina, Pers. comm.). </w:t>
          </w:r>
          <w:r w:rsidR="002C266A">
            <w:rPr>
              <w:rFonts w:cs="TimesNewRomanPSMT"/>
            </w:rPr>
            <w:t>T</w:t>
          </w:r>
          <w:r w:rsidR="002C266A">
            <w:rPr>
              <w:lang w:val="en-US"/>
            </w:rPr>
            <w:t>he completion of this task represents a milestone (</w:t>
          </w:r>
          <w:r w:rsidR="00AA5CA5" w:rsidRPr="00AA5CA5">
            <w:rPr>
              <w:lang w:val="en-US"/>
            </w:rPr>
            <w:t>M2</w:t>
          </w:r>
          <w:r w:rsidR="002C266A">
            <w:rPr>
              <w:lang w:val="en-US"/>
            </w:rPr>
            <w:t>)</w:t>
          </w:r>
          <w:r w:rsidR="002C266A">
            <w:rPr>
              <w:lang w:val="en-US"/>
            </w:rPr>
            <w:t xml:space="preserve">. Therefore, </w:t>
          </w:r>
          <w:r w:rsidR="002C266A">
            <w:rPr>
              <w:rFonts w:cs="TimesNewRomanPSMT"/>
            </w:rPr>
            <w:t xml:space="preserve">I have scheduled </w:t>
          </w:r>
          <w:r w:rsidR="00380E0B">
            <w:rPr>
              <w:rFonts w:cs="TimesNewRomanPSMT"/>
            </w:rPr>
            <w:t>a four-month span</w:t>
          </w:r>
          <w:r w:rsidR="002C266A">
            <w:rPr>
              <w:rFonts w:cs="TimesNewRomanPSMT"/>
            </w:rPr>
            <w:t xml:space="preserve"> </w:t>
          </w:r>
          <w:r w:rsidR="00380E0B">
            <w:rPr>
              <w:rFonts w:cs="TimesNewRomanPSMT"/>
            </w:rPr>
            <w:t>between</w:t>
          </w:r>
          <w:r w:rsidR="002C266A">
            <w:rPr>
              <w:rFonts w:cs="TimesNewRomanPSMT"/>
            </w:rPr>
            <w:t xml:space="preserve"> </w:t>
          </w:r>
          <w:r w:rsidR="00380E0B">
            <w:rPr>
              <w:rFonts w:cs="TimesNewRomanPSMT"/>
            </w:rPr>
            <w:t>license application and sample shipping</w:t>
          </w:r>
          <w:r w:rsidR="002C266A">
            <w:rPr>
              <w:rFonts w:cs="TimesNewRomanPSMT"/>
            </w:rPr>
            <w:t xml:space="preserve">, </w:t>
          </w:r>
          <w:r w:rsidR="002C266A" w:rsidRPr="00380E0B">
            <w:rPr>
              <w:rFonts w:cs="TimesNewRomanPSMT"/>
            </w:rPr>
            <w:t xml:space="preserve">to </w:t>
          </w:r>
          <w:r w:rsidR="00380E0B" w:rsidRPr="00380E0B">
            <w:rPr>
              <w:rFonts w:cs="TimesNewRomanPSMT"/>
            </w:rPr>
            <w:t>prevent unplanned</w:t>
          </w:r>
          <w:r w:rsidR="002C266A" w:rsidRPr="00380E0B">
            <w:rPr>
              <w:rFonts w:cs="TimesNewRomanPSMT"/>
            </w:rPr>
            <w:t xml:space="preserve"> delays </w:t>
          </w:r>
          <w:r w:rsidR="00D6147F" w:rsidRPr="00380E0B">
            <w:rPr>
              <w:rFonts w:cs="TimesNewRomanPSMT"/>
            </w:rPr>
            <w:t xml:space="preserve">in the </w:t>
          </w:r>
          <w:r w:rsidR="00380E0B">
            <w:rPr>
              <w:rFonts w:cs="TimesNewRomanPSMT"/>
            </w:rPr>
            <w:t>schedule</w:t>
          </w:r>
          <w:r w:rsidR="002C266A">
            <w:rPr>
              <w:rFonts w:cs="TimesNewRomanPSMT"/>
            </w:rPr>
            <w:t xml:space="preserve">. </w:t>
          </w:r>
          <w:r>
            <w:rPr>
              <w:rFonts w:cs="TimesNewRomanPSMT"/>
            </w:rPr>
            <w:t xml:space="preserve">In the low-likelihood scenario </w:t>
          </w:r>
          <w:r w:rsidR="002C266A">
            <w:rPr>
              <w:rFonts w:cs="TimesNewRomanPSMT"/>
            </w:rPr>
            <w:t xml:space="preserve">that </w:t>
          </w:r>
          <w:r w:rsidR="00380E0B">
            <w:rPr>
              <w:rFonts w:cs="TimesNewRomanPSMT"/>
            </w:rPr>
            <w:t>this process</w:t>
          </w:r>
          <w:r>
            <w:rPr>
              <w:rFonts w:cs="TimesNewRomanPSMT"/>
            </w:rPr>
            <w:t xml:space="preserve"> delays </w:t>
          </w:r>
          <w:r w:rsidR="002C266A">
            <w:rPr>
              <w:rFonts w:cs="TimesNewRomanPSMT"/>
            </w:rPr>
            <w:t>further</w:t>
          </w:r>
          <w:r>
            <w:rPr>
              <w:rFonts w:cs="TimesNewRomanPSMT"/>
            </w:rPr>
            <w:t xml:space="preserve">, I have </w:t>
          </w:r>
          <w:r w:rsidR="002C266A">
            <w:rPr>
              <w:rFonts w:cs="TimesNewRomanPSMT"/>
            </w:rPr>
            <w:t>two alternative contingency plans: (</w:t>
          </w:r>
          <w:r w:rsidR="002C266A" w:rsidRPr="00380E0B">
            <w:rPr>
              <w:rFonts w:cs="TimesNewRomanPSMT"/>
            </w:rPr>
            <w:t>1)</w:t>
          </w:r>
          <w:r w:rsidR="002C266A" w:rsidRPr="00380E0B">
            <w:rPr>
              <w:lang w:val="en-US"/>
            </w:rPr>
            <w:t xml:space="preserve"> </w:t>
          </w:r>
          <w:r w:rsidR="002C266A" w:rsidRPr="00380E0B">
            <w:t xml:space="preserve">Use Dr. Flanagan's licenses backed by </w:t>
          </w:r>
          <w:r w:rsidR="00380E0B" w:rsidRPr="00380E0B">
            <w:t>her institution (PUJ)</w:t>
          </w:r>
          <w:r w:rsidR="00D6147F" w:rsidRPr="00380E0B">
            <w:t>; (2)</w:t>
          </w:r>
          <w:r w:rsidR="002C266A" w:rsidRPr="00380E0B">
            <w:t xml:space="preserve"> Extract mycorrhiza</w:t>
          </w:r>
          <w:r w:rsidR="00AA5CA5">
            <w:t>l</w:t>
          </w:r>
          <w:r w:rsidR="002C266A" w:rsidRPr="00380E0B">
            <w:t xml:space="preserve"> DNA in her molecular biology lab and export PCR products.</w:t>
          </w:r>
        </w:p>
        <w:p w14:paraId="032D1AD4" w14:textId="77777777" w:rsidR="00705C17" w:rsidRPr="00705C17" w:rsidRDefault="00705C17" w:rsidP="00AA6EB7">
          <w:pPr>
            <w:widowControl w:val="0"/>
            <w:autoSpaceDE w:val="0"/>
            <w:autoSpaceDN w:val="0"/>
            <w:adjustRightInd w:val="0"/>
            <w:spacing w:after="0" w:line="240" w:lineRule="auto"/>
            <w:jc w:val="both"/>
            <w:rPr>
              <w:lang w:val="en-US"/>
            </w:rPr>
          </w:pPr>
        </w:p>
        <w:p w14:paraId="31B6B2A8" w14:textId="6C74D276" w:rsidR="00D559D0" w:rsidRDefault="00705C17" w:rsidP="00AA6EB7">
          <w:pPr>
            <w:widowControl w:val="0"/>
            <w:spacing w:after="0" w:line="240" w:lineRule="auto"/>
            <w:jc w:val="both"/>
            <w:rPr>
              <w:b/>
              <w:lang w:val="en-US"/>
            </w:rPr>
          </w:pPr>
          <w:r>
            <w:rPr>
              <w:i/>
              <w:lang w:val="en-US"/>
            </w:rPr>
            <w:t>Task 1.</w:t>
          </w:r>
          <w:r w:rsidR="00BF4C9D">
            <w:rPr>
              <w:i/>
              <w:lang w:val="en-US"/>
            </w:rPr>
            <w:t>3</w:t>
          </w:r>
          <w:r w:rsidR="00D559D0" w:rsidRPr="00635BCD">
            <w:rPr>
              <w:i/>
              <w:lang w:val="en-US"/>
            </w:rPr>
            <w:t xml:space="preserve"> </w:t>
          </w:r>
          <w:r w:rsidR="00544CA4">
            <w:rPr>
              <w:i/>
              <w:lang w:val="en-US"/>
            </w:rPr>
            <w:t>Identifying mycorrhiza with molecular analyses</w:t>
          </w:r>
        </w:p>
        <w:p w14:paraId="1E2EE360" w14:textId="4E0BA1BF" w:rsidR="00797F6D" w:rsidRDefault="00705C17" w:rsidP="00797F6D">
          <w:pPr>
            <w:widowControl w:val="0"/>
            <w:autoSpaceDE w:val="0"/>
            <w:autoSpaceDN w:val="0"/>
            <w:adjustRightInd w:val="0"/>
            <w:spacing w:after="0" w:line="240" w:lineRule="auto"/>
            <w:jc w:val="both"/>
            <w:rPr>
              <w:rFonts w:cs="Calibri"/>
              <w:lang w:val="en-US"/>
            </w:rPr>
          </w:pPr>
          <w:r w:rsidRPr="00635BCD">
            <w:rPr>
              <w:lang w:val="en-US"/>
            </w:rPr>
            <w:t xml:space="preserve">Since mycorrhizal fungi are microscopic and may form complex interactions with both host trees and orchids, I will combine </w:t>
          </w:r>
          <w:r w:rsidRPr="00635BCD">
            <w:rPr>
              <w:b/>
              <w:lang w:val="en-US"/>
            </w:rPr>
            <w:t>meta-barcoding of mycorrhizal DNA</w:t>
          </w:r>
          <w:r w:rsidRPr="00635BCD">
            <w:rPr>
              <w:lang w:val="en-US"/>
            </w:rPr>
            <w:t xml:space="preserve"> with </w:t>
          </w:r>
          <w:r w:rsidRPr="00635BCD">
            <w:rPr>
              <w:b/>
              <w:lang w:val="en-US"/>
            </w:rPr>
            <w:t>network analysis tools</w:t>
          </w:r>
          <w:r w:rsidRPr="00635BCD">
            <w:rPr>
              <w:lang w:val="en-US"/>
            </w:rPr>
            <w:t xml:space="preserve"> to assess mycorrhizal partner breadth</w:t>
          </w:r>
          <w:r>
            <w:rPr>
              <w:rStyle w:val="Refdenotaalpie"/>
            </w:rPr>
            <w:t xml:space="preserve"> </w:t>
          </w:r>
          <w:r>
            <w:fldChar w:fldCharType="begin" w:fldLock="1"/>
          </w:r>
          <w:r>
            <w:instrText>ADDIN CSL_CITATION {"citationItems":[{"id":"ITEM-1","itemData":{"DOI":"10.1111/j.1469-8137.2011.03796.x","ISBN":"1469-8137","ISSN":"0028646X","PMID":"21668874","abstract":"* •The specificity of orchids for their fungi can vary substantially, from highly specialist interactions to more generalist interactions, but little is known about the evolutionary history of the mycorrhizal specificity of orchids. * •Here, we used a network analysis approach to investigate orchid mycorrhizal associations in 16 species of the genus Orchis sampled across 11 different regions in Europe. We first examined in detail the structure of the network of associations and then tested for a phylogenetic signal in mycorrhizal specificity and identified the fungi with which the orchids associated. * •We found 20 different fungal lineages that associated with species of the genus Orchis, most of them being related to members of the Tulasnellaceae (84.33% of all identified associations) and a smaller proportion being related to members of the Ceratobasidiaceae (9.97%). Species associations formed a nested network that is built on asymmetric links among species. Evolution of mycorrhizal specificity in Orchis closely resembles a Brownian motion process, and the interaction between Orchis and Tulasnellaceae fungi is significantly influenced by the phylogenetic relationships between the Orchis species. * •Our results provide evidence of the presence of phylogenetic conservatism in mycorrhizal specificity in orchids and demonstrate that evolutionary processes may be an important factor in generating patterns of mycorrhizal associations.","author":[{"dropping-particle":"","family":"Jacquemyn","given":"Hans","non-dropping-particle":"","parse-names":false,"suffix":""},{"dropping-particle":"","family":"Merckx","given":"Vincent","non-dropping-particle":"","parse-names":false,"suffix":""},{"dropping-particle":"","family":"Brys","given":"Rein","non-dropping-particle":"","parse-names":false,"suffix":""},{"dropping-particle":"","family":"Tyteca","given":"Daniel","non-dropping-particle":"","parse-names":false,"suffix":""},{"dropping-particle":"","family":"Cammue","given":"Bruno P.A.","non-dropping-particle":"","parse-names":false,"suffix":""},{"dropping-particle":"","family":"Honnay","given":"Olivier","non-dropping-particle":"","parse-names":false,"suffix":""},{"dropping-particle":"","family":"Lievens","given":"Bart","non-dropping-particle":"","parse-names":false,"suffix":""}],"container-title":"New Phytologist","id":"ITEM-1","issue":"2","issued":{"date-parts":[["2011"]]},"page":"518-528","title":"Analysis of network architecture reveals phylogenetic constraints on mycorrhizal specificity in the genus Orchis (Orchidaceae)","type":"article-journal","volume":"192"},"uris":["http://www.mendeley.com/documents/?uuid=75007bf2-5964-461b-af7e-41a9590f532e"]},{"id":"ITEM-2","itemData":{"DOI":"10.1111/nph.13281","ISBN":"1469-8137","ISSN":"14698137","PMID":"25614926","abstract":"Multispecies assemblages often consist of a complex network of interactions. Describing the architecture of these networks is a first step in understanding the stability and persistence of these species-rich communities. Whereas a large body of research has been devoted to the description of above-ground interactions, much less attention has been paid to below-ground interactions, probably because of difficulties to adequately assess the nature and diversity of interactions occurring below the ground. In this study, we used 454 amplicon pyrosequencing to investigate the architecture of the network between mycorrhizal fungi and 20 orchid species co-occurring in a species-rich Mediterranean grasslands. We found 100 different fungal operational taxonomic units (OTUs) known to be mycorrhi- zal in orchids, most of which were members related to the genera Ceratobasidium and Tulasnella. The network of interactions was significantly compartmentalized (M= 0.589, P = 0.001), but not significantly nested (N= 0.74, NODF= 10.58; P &gt; 0.05). Relative nested- ness was negative (N* =?0.014), also suggesting the existence of isolated groups of interact- ing species. Compartmentalization is a typical feature of ecological systems showing high interaction intimacy, and may reflect strong specialization between orchids and fungi resulting from physiological, physical or spatial constraints.","author":[{"dropping-particle":"","family":"Jacquemyn","given":"Hans","non-dropping-particle":"","parse-names":false,"suffix":""},{"dropping-particle":"","family":"Brys","given":"Rein","non-dropping-particle":"","parse-names":false,"suffix":""},{"dropping-particle":"","family":"Waud","given":"Michael","non-dropping-particle":"","parse-names":false,"suffix":""},{"dropping-particle":"","family":"Busschaert","given":"Pieter","non-dropping-particle":"","parse-names":false,"suffix":""},{"dropping-particle":"","family":"Lievens","given":"Bart","non-dropping-particle":"","parse-names":false,"suffix":""}],"container-title":"New Phytologist","id":"ITEM-2","issue":"3","issued":{"date-parts":[["2015"]]},"page":"1127-1134","title":"Mycorrhizal networks and coexistence in species-rich orchid communities","type":"article-journal","volume":"206"},"uris":["http://www.mendeley.com/documents/?uuid=c19e1a8a-f25b-44b3-a330-00b646a51ac3"]}],"mendeley":{"formattedCitation":"(Jacquemyn &lt;i&gt;et al.&lt;/i&gt;, 2011, 2015)","plainTextFormattedCitation":"(Jacquemyn et al., 2011, 2015)","previouslyFormattedCitation":"(Jacquemyn &lt;i&gt;et al.&lt;/i&gt;, 2011, 2015)"},"properties":{"noteIndex":0},"schema":"https://github.com/citation-style-language/schema/raw/master/csl-citation.json"}</w:instrText>
          </w:r>
          <w:r>
            <w:fldChar w:fldCharType="separate"/>
          </w:r>
          <w:r w:rsidRPr="00A41180">
            <w:rPr>
              <w:noProof/>
            </w:rPr>
            <w:t xml:space="preserve">(Jacquemyn </w:t>
          </w:r>
          <w:r w:rsidRPr="00A41180">
            <w:rPr>
              <w:i/>
              <w:noProof/>
            </w:rPr>
            <w:t>et al.</w:t>
          </w:r>
          <w:r w:rsidRPr="00A41180">
            <w:rPr>
              <w:noProof/>
            </w:rPr>
            <w:t>, 2011, 2015)</w:t>
          </w:r>
          <w:r>
            <w:fldChar w:fldCharType="end"/>
          </w:r>
          <w:r w:rsidRPr="00635BCD">
            <w:rPr>
              <w:lang w:val="en-US"/>
            </w:rPr>
            <w:t xml:space="preserve">. </w:t>
          </w:r>
          <w:r w:rsidR="00DF51C6" w:rsidRPr="00635BCD">
            <w:rPr>
              <w:lang w:val="en-US"/>
            </w:rPr>
            <w:t>An individual orchid can host 1-30 different fungal partners</w:t>
          </w:r>
          <w:r w:rsidR="00A41180">
            <w:t xml:space="preserve"> </w:t>
          </w:r>
          <w:r w:rsidR="00A41180">
            <w:fldChar w:fldCharType="begin" w:fldLock="1"/>
          </w:r>
          <w:r w:rsidR="00A41180">
            <w:instrText>ADDIN CSL_CITATION {"citationItems":[{"id":"ITEM-1","itemData":{"author":[{"dropping-particle":"","family":"Herrera","given":"P","non-dropping-particle":"","parse-names":false,"suffix":""}],"id":"ITEM-1","issued":{"date-parts":[["2018"]]},"publisher":"Universidad Rey Juan Carlos","title":"Interacción entre orquídeas epífitas y hongos micorrízicos en bosques tropicales del Sur de Ecuador","type":"thesis"},"uris":["http://www.mendeley.com/documents/?uuid=fb017cc0-c1c4-4cab-8fea-365ae0a43605"]}],"mendeley":{"formattedCitation":"(Herrera, 2018)","plainTextFormattedCitation":"(Herrera, 2018)","previouslyFormattedCitation":"(Herrera, 2018)"},"properties":{"noteIndex":0},"schema":"https://github.com/citation-style-language/schema/raw/master/csl-citation.json"}</w:instrText>
          </w:r>
          <w:r w:rsidR="00A41180">
            <w:fldChar w:fldCharType="separate"/>
          </w:r>
          <w:r w:rsidR="00A41180" w:rsidRPr="00A41180">
            <w:rPr>
              <w:noProof/>
            </w:rPr>
            <w:t>(Herrera, 2018)</w:t>
          </w:r>
          <w:r w:rsidR="00A41180">
            <w:fldChar w:fldCharType="end"/>
          </w:r>
          <w:r w:rsidR="00DF51C6" w:rsidRPr="00635BCD">
            <w:rPr>
              <w:lang w:val="en-US"/>
            </w:rPr>
            <w:t xml:space="preserve">. To accurately describe </w:t>
          </w:r>
          <w:r w:rsidR="00DF51C6" w:rsidRPr="00635BCD">
            <w:rPr>
              <w:b/>
              <w:lang w:val="en-US"/>
            </w:rPr>
            <w:t>mycorrhizal diversity</w:t>
          </w:r>
          <w:r w:rsidR="00DF51C6" w:rsidRPr="00635BCD">
            <w:rPr>
              <w:lang w:val="en-US"/>
            </w:rPr>
            <w:t xml:space="preserve"> associated with each individual plant</w:t>
          </w:r>
          <w:r w:rsidR="00DF51C6" w:rsidRPr="00635BCD" w:rsidDel="0017331F">
            <w:rPr>
              <w:lang w:val="en-US"/>
            </w:rPr>
            <w:t xml:space="preserve"> </w:t>
          </w:r>
          <w:r w:rsidR="00DF51C6" w:rsidRPr="00635BCD">
            <w:rPr>
              <w:lang w:val="en-US"/>
            </w:rPr>
            <w:t>I will extract DNA from 0.5 g mycorrhizal root fragments using UltraClean Plant DNA Isolation Kit (Mo Bio Laboratories Inc., CA, USA). I will use two complementary primer pairs (ITS3/ITS4OF and ITS86F/ITS4) for detailed characterization of diverse orchid mycorrhizal communities</w:t>
          </w:r>
          <w:r w:rsidR="00A41180">
            <w:rPr>
              <w:lang w:val="en-US"/>
            </w:rPr>
            <w:t xml:space="preserve"> </w:t>
          </w:r>
          <w:r w:rsidR="00A41180">
            <w:rPr>
              <w:lang w:val="en-US"/>
            </w:rPr>
            <w:fldChar w:fldCharType="begin" w:fldLock="1"/>
          </w:r>
          <w:r w:rsidR="00797BBC">
            <w:rPr>
              <w:lang w:val="en-US"/>
            </w:rPr>
            <w:instrText>ADDIN CSL_CITATION {"citationItems":[{"id":"ITEM-1","itemData":{"DOI":"10.1111/1755-0998.12229","ISSN":"1755-098X","abstract":"Abstract 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author":[{"dropping-particle":"","family":"Waud","given":"Michael","non-dropping-particle":"","parse-names":false,"suffix":""},{"dropping-particle":"","family":"Busschaert","given":"Pieter","non-dropping-particle":"","parse-names":false,"suffix":""},{"dropping-particle":"","family":"Ruyters","given":"Stefan","non-dropping-particle":"","parse-names":false,"suffix":""},{"dropping-particle":"","family":"Jacquemyn","given":"Hans","non-dropping-particle":"","parse-names":false,"suffix":""},{"dropping-particle":"","family":"Lievens","given":"Bart","non-dropping-particle":"","parse-names":false,"suffix":""}],"container-title":"Molecular Ecology Resources","id":"ITEM-1","issue":"4","issued":{"date-parts":[["2014","1","25"]]},"note":"doi: 10.1111/1755-0998.12229","page":"679-699","publisher":"John Wiley &amp; Sons, Ltd (10.1111)","title":"Impact of primer choice on characterization of orchid mycorrhizal communities using 454 pyrosequencing","type":"article-journal","volume":"14"},"uris":["http://www.mendeley.com/documents/?uuid=36cc536e-5ff3-44bb-86d2-cf15b63d0f33"]}],"mendeley":{"formattedCitation":"(Waud &lt;i&gt;et al.&lt;/i&gt;, 2014)","plainTextFormattedCitation":"(Waud et al., 2014)","previouslyFormattedCitation":"(Waud &lt;i&gt;et al.&lt;/i&gt;, 2014)"},"properties":{"noteIndex":0},"schema":"https://github.com/citation-style-language/schema/raw/master/csl-citation.json"}</w:instrText>
          </w:r>
          <w:r w:rsidR="00A41180">
            <w:rPr>
              <w:lang w:val="en-US"/>
            </w:rPr>
            <w:fldChar w:fldCharType="separate"/>
          </w:r>
          <w:r w:rsidR="00A41180" w:rsidRPr="00A41180">
            <w:rPr>
              <w:noProof/>
              <w:lang w:val="en-US"/>
            </w:rPr>
            <w:t xml:space="preserve">(Waud </w:t>
          </w:r>
          <w:r w:rsidR="00A41180" w:rsidRPr="00A41180">
            <w:rPr>
              <w:i/>
              <w:noProof/>
              <w:lang w:val="en-US"/>
            </w:rPr>
            <w:t>et al.</w:t>
          </w:r>
          <w:r w:rsidR="00A41180" w:rsidRPr="00A41180">
            <w:rPr>
              <w:noProof/>
              <w:lang w:val="en-US"/>
            </w:rPr>
            <w:t>, 2014)</w:t>
          </w:r>
          <w:r w:rsidR="00A41180">
            <w:rPr>
              <w:lang w:val="en-US"/>
            </w:rPr>
            <w:fldChar w:fldCharType="end"/>
          </w:r>
          <w:r w:rsidR="00DF51C6" w:rsidRPr="00635BCD">
            <w:rPr>
              <w:lang w:val="en-US"/>
            </w:rPr>
            <w:t xml:space="preserve">. I will use Illumina sequencing to obtain mycorrhizal operational taxonomic units (OTUs), which </w:t>
          </w:r>
          <w:r w:rsidR="00DF51C6" w:rsidRPr="00DC5A51">
            <w:rPr>
              <w:lang w:val="en-US"/>
            </w:rPr>
            <w:t xml:space="preserve">are </w:t>
          </w:r>
          <w:r w:rsidR="00DF51C6" w:rsidRPr="00DC5A51">
            <w:rPr>
              <w:rFonts w:cs="Arial"/>
              <w:shd w:val="clear" w:color="auto" w:fill="FFFFFF"/>
              <w:lang w:val="en-US"/>
            </w:rPr>
            <w:t>the commonly used units of microbial diversity</w:t>
          </w:r>
          <w:r w:rsidR="00544CA4">
            <w:rPr>
              <w:lang w:val="en-US"/>
            </w:rPr>
            <w:t>.</w:t>
          </w:r>
          <w:r w:rsidR="00797F6D">
            <w:rPr>
              <w:lang w:val="en-US"/>
            </w:rPr>
            <w:t xml:space="preserve"> </w:t>
          </w:r>
          <w:r w:rsidR="00797F6D">
            <w:rPr>
              <w:rFonts w:cs="Calibri"/>
              <w:lang w:val="en-US"/>
            </w:rPr>
            <w:t>This task is a milestone (M4), but I do not foresee major risks that endanger its completion.</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15CBBF62" w:rsidR="00D559D0" w:rsidRPr="00635BCD" w:rsidRDefault="00BF4C9D" w:rsidP="00AA6EB7">
          <w:pPr>
            <w:widowControl w:val="0"/>
            <w:autoSpaceDE w:val="0"/>
            <w:autoSpaceDN w:val="0"/>
            <w:adjustRightInd w:val="0"/>
            <w:spacing w:after="0" w:line="240" w:lineRule="auto"/>
            <w:jc w:val="both"/>
            <w:rPr>
              <w:i/>
              <w:lang w:val="en-US"/>
            </w:rPr>
          </w:pPr>
          <w:r>
            <w:rPr>
              <w:i/>
              <w:lang w:val="en-US"/>
            </w:rPr>
            <w:t>Task 1.4</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5CB2E214" w:rsidR="00DF51C6"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Style w:val="Refdenotaalpie"/>
              <w:rFonts w:cs="TimesNewRomanPSMT"/>
            </w:rPr>
            <w:t xml:space="preserve"> </w:t>
          </w:r>
          <w:r w:rsidR="00797BBC">
            <w:rPr>
              <w:rFonts w:cs="TimesNewRomanPSMT"/>
            </w:rPr>
            <w:fldChar w:fldCharType="begin" w:fldLock="1"/>
          </w:r>
          <w:r w:rsidR="004701E3">
            <w:rPr>
              <w:rFonts w:cs="TimesNewRomanPSMT"/>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mendeley":{"formattedCitation":"(Newman, 2018)","plainTextFormattedCitation":"(Newman, 2018)","previouslyFormattedCitation":"(Newman, 2018)"},"properties":{"noteIndex":0},"schema":"https://github.com/citation-style-language/schema/raw/master/csl-citation.json"}</w:instrText>
          </w:r>
          <w:r w:rsidR="00797BBC">
            <w:rPr>
              <w:rFonts w:cs="TimesNewRomanPSMT"/>
            </w:rPr>
            <w:fldChar w:fldCharType="separate"/>
          </w:r>
          <w:r w:rsidR="00797BBC" w:rsidRPr="00797BBC">
            <w:rPr>
              <w:rFonts w:cs="TimesNewRomanPSMT"/>
              <w:noProof/>
            </w:rPr>
            <w:t>(Newman, 2018)</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fungi, and iii) host trees</w:t>
          </w:r>
          <w:r w:rsidRPr="00635BCD">
            <w:rPr>
              <w:lang w:val="en-US"/>
            </w:rPr>
            <w:t xml:space="preserve"> </w:t>
          </w:r>
          <w:r w:rsidR="00CB0770" w:rsidRPr="00635BCD">
            <w:rPr>
              <w:lang w:val="en-US"/>
            </w:rPr>
            <w:t xml:space="preserve">(Fig. </w:t>
          </w:r>
          <w:r w:rsidR="00635BCD">
            <w:rPr>
              <w:lang w:val="en-US"/>
            </w:rPr>
            <w:t>3</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t xml:space="preserve"> </w:t>
          </w:r>
          <w:r w:rsidR="004701E3">
            <w:rPr>
              <w:lang w:val="en-US"/>
            </w:rPr>
            <w:fldChar w:fldCharType="begin" w:fldLock="1"/>
          </w:r>
          <w:r w:rsidR="004701E3">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mendeley":{"formattedCitation":"(De Bacco &lt;i&gt;et al.&lt;/i&gt;, 2017)","plainTextFormattedCitation":"(De Bacco et al., 2017)","previouslyFormattedCitation":"(De Bacco &lt;i&gt;et al.&lt;/i&gt;, 2017)"},"properties":{"noteIndex":0},"schema":"https://github.com/citation-style-language/schema/raw/master/csl-citation.json"}</w:instrText>
          </w:r>
          <w:r w:rsidR="004701E3">
            <w:rPr>
              <w:lang w:val="en-US"/>
            </w:rPr>
            <w:fldChar w:fldCharType="separate"/>
          </w:r>
          <w:r w:rsidR="004701E3" w:rsidRPr="004701E3">
            <w:rPr>
              <w:noProof/>
              <w:lang w:val="en-US"/>
            </w:rPr>
            <w:t xml:space="preserve">(De Bacco </w:t>
          </w:r>
          <w:r w:rsidR="004701E3" w:rsidRPr="004701E3">
            <w:rPr>
              <w:i/>
              <w:noProof/>
              <w:lang w:val="en-US"/>
            </w:rPr>
            <w:t>et al.</w:t>
          </w:r>
          <w:r w:rsidR="004701E3" w:rsidRPr="004701E3">
            <w:rPr>
              <w:noProof/>
              <w:lang w:val="en-US"/>
            </w:rPr>
            <w:t>, 2017)</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t xml:space="preserve"> </w:t>
          </w:r>
          <w:r w:rsidR="004701E3">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23a6f9cf-a372-4f29-aec5-e44fd67d5dae"]}],"mendeley":{"formattedCitation":"(Kivelä &lt;i&gt;et al.&lt;/i&gt;, 2014; Kéfi &lt;i&gt;et al.&lt;/i&gt;, 2016; De Bacco &lt;i&gt;et al.&lt;/i&gt;, 2017)","plainTextFormattedCitation":"(Kivelä et al., 2014; Kéfi et al., 2016; De Bacco et al., 2017)","previouslyFormattedCitation":"(Kivelä &lt;i&gt;et al.&lt;/i&gt;, 2014; Kéfi &lt;i&gt;et al.&lt;/i&gt;, 2016; De Bacco &lt;i&gt;et al.&lt;/i&gt;, 2017)"},"properties":{"noteIndex":0},"schema":"https://github.com/citation-style-language/schema/raw/master/csl-citation.json"}</w:instrText>
          </w:r>
          <w:r w:rsidR="004701E3">
            <w:rPr>
              <w:lang w:val="en-US"/>
            </w:rPr>
            <w:fldChar w:fldCharType="separate"/>
          </w:r>
          <w:r w:rsidR="004701E3" w:rsidRPr="004701E3">
            <w:rPr>
              <w:noProof/>
              <w:lang w:val="es-ES"/>
            </w:rPr>
            <w:t xml:space="preserve">(Kivelä </w:t>
          </w:r>
          <w:r w:rsidR="004701E3" w:rsidRPr="004701E3">
            <w:rPr>
              <w:i/>
              <w:noProof/>
              <w:lang w:val="es-ES"/>
            </w:rPr>
            <w:t>et al.</w:t>
          </w:r>
          <w:r w:rsidR="004701E3" w:rsidRPr="004701E3">
            <w:rPr>
              <w:noProof/>
              <w:lang w:val="es-ES"/>
            </w:rPr>
            <w:t xml:space="preserve">, 2014; Kéfi </w:t>
          </w:r>
          <w:r w:rsidR="004701E3" w:rsidRPr="004701E3">
            <w:rPr>
              <w:i/>
              <w:noProof/>
              <w:lang w:val="es-ES"/>
            </w:rPr>
            <w:t>et al.</w:t>
          </w:r>
          <w:r w:rsidR="004701E3" w:rsidRPr="004701E3">
            <w:rPr>
              <w:noProof/>
              <w:lang w:val="es-ES"/>
            </w:rPr>
            <w:t xml:space="preserve">, 2016; De Bacco </w:t>
          </w:r>
          <w:r w:rsidR="004701E3" w:rsidRPr="004701E3">
            <w:rPr>
              <w:i/>
              <w:noProof/>
              <w:lang w:val="es-ES"/>
            </w:rPr>
            <w:t>et al.</w:t>
          </w:r>
          <w:r w:rsidR="004701E3" w:rsidRPr="004701E3">
            <w:rPr>
              <w:noProof/>
              <w:lang w:val="es-ES"/>
            </w:rPr>
            <w:t>, 2017)</w:t>
          </w:r>
          <w:r w:rsidR="004701E3">
            <w:rPr>
              <w:lang w:val="en-US"/>
            </w:rPr>
            <w:fldChar w:fldCharType="end"/>
          </w:r>
          <w:r w:rsidR="004701E3">
            <w:t>.</w:t>
          </w:r>
          <w:r w:rsidRPr="004701E3">
            <w:rPr>
              <w:lang w:val="es-ES"/>
            </w:rPr>
            <w:t xml:space="preserve"> </w:t>
          </w:r>
          <w:r w:rsidRPr="00635BCD">
            <w:rPr>
              <w:lang w:val="en-US"/>
            </w:rPr>
            <w:t>Tripartite network analysis is only recently being used to address multiple interactions and, despite the field evolves rapidly</w:t>
          </w:r>
          <w:r w:rsidR="000A4ABE">
            <w:rPr>
              <w:lang w:val="en-US"/>
            </w:rPr>
            <w:t xml:space="preserve"> </w:t>
          </w:r>
          <w:r w:rsidR="000A4ABE">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mendeley":{"formattedCitation":"(Kivelä &lt;i&gt;et al.&lt;/i&gt;, 2014)","plainTextFormattedCitation":"(Kivelä et al., 2014)","previouslyFormattedCitation":"(Kivelä &lt;i&gt;et al.&lt;/i&gt;, 2014)"},"properties":{"noteIndex":0},"schema":"https://github.com/citation-style-language/schema/raw/master/csl-citation.json"}</w:instrText>
          </w:r>
          <w:r w:rsidR="000A4ABE">
            <w:rPr>
              <w:lang w:val="en-US"/>
            </w:rPr>
            <w:fldChar w:fldCharType="separate"/>
          </w:r>
          <w:r w:rsidR="000A4ABE" w:rsidRPr="000A4ABE">
            <w:rPr>
              <w:noProof/>
              <w:lang w:val="en-US"/>
            </w:rPr>
            <w:t xml:space="preserve">(Kivelä </w:t>
          </w:r>
          <w:r w:rsidR="000A4ABE" w:rsidRPr="000A4ABE">
            <w:rPr>
              <w:i/>
              <w:noProof/>
              <w:lang w:val="en-US"/>
            </w:rPr>
            <w:t>et al.</w:t>
          </w:r>
          <w:r w:rsidR="000A4ABE" w:rsidRPr="000A4ABE">
            <w:rPr>
              <w:noProof/>
              <w:lang w:val="en-US"/>
            </w:rPr>
            <w:t>, 2014)</w:t>
          </w:r>
          <w:r w:rsidR="000A4ABE">
            <w:rPr>
              <w:lang w:val="en-US"/>
            </w:rPr>
            <w:fldChar w:fldCharType="end"/>
          </w:r>
          <w:r w:rsidRPr="00635BCD">
            <w:rPr>
              <w:lang w:val="en-US"/>
            </w:rPr>
            <w:t>, networks involving more than two partners have to be decomposed into bipartite networks to obtain other relevant metrics</w:t>
          </w:r>
          <w:r w:rsidR="000A4ABE">
            <w:rPr>
              <w:lang w:val="en-US"/>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rPr>
            <w:t xml:space="preserve">, such as </w:t>
          </w:r>
          <w:r w:rsidRPr="00635BCD">
            <w:rPr>
              <w:i/>
              <w:lang w:val="en-US"/>
            </w:rPr>
            <w:t>modularity</w:t>
          </w:r>
          <w:r w:rsidR="000A4ABE">
            <w:rPr>
              <w:i/>
              <w:lang w:val="en-US"/>
            </w:rPr>
            <w:t xml:space="preserve"> </w:t>
          </w:r>
          <w:r w:rsidR="000A4ABE">
            <w:rPr>
              <w:i/>
              <w:lang w:val="en-US"/>
            </w:rPr>
            <w:fldChar w:fldCharType="begin" w:fldLock="1"/>
          </w:r>
          <w:r w:rsidR="000A4ABE">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rPr>
              <w:i/>
              <w:lang w:val="en-US"/>
            </w:rPr>
            <w:fldChar w:fldCharType="separate"/>
          </w:r>
          <w:r w:rsidR="000A4ABE" w:rsidRPr="000A4ABE">
            <w:rPr>
              <w:noProof/>
              <w:lang w:val="en-US"/>
            </w:rPr>
            <w:t xml:space="preserve">(Olesen </w:t>
          </w:r>
          <w:r w:rsidR="000A4ABE" w:rsidRPr="000A4ABE">
            <w:rPr>
              <w:i/>
              <w:noProof/>
              <w:lang w:val="en-US"/>
            </w:rPr>
            <w:t>et al.</w:t>
          </w:r>
          <w:r w:rsidR="000A4ABE" w:rsidRPr="000A4ABE">
            <w:rPr>
              <w:noProof/>
              <w:lang w:val="en-US"/>
            </w:rPr>
            <w:t>, 2007)</w:t>
          </w:r>
          <w:r w:rsidR="000A4ABE">
            <w:rPr>
              <w:i/>
              <w:lang w:val="en-US"/>
            </w:rPr>
            <w:fldChar w:fldCharType="end"/>
          </w:r>
          <w:r w:rsidRPr="00635BCD">
            <w:rPr>
              <w:lang w:val="en-US"/>
            </w:rPr>
            <w:t xml:space="preserve">, </w:t>
          </w:r>
          <w:r w:rsidR="000A4ABE">
            <w:rPr>
              <w:i/>
              <w:lang w:val="en-US"/>
            </w:rPr>
            <w:t xml:space="preserve">nestedness </w:t>
          </w:r>
          <w:r w:rsidR="000A4ABE">
            <w:rPr>
              <w:rStyle w:val="Refdenotaalpie"/>
            </w:rPr>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 xml:space="preserve">, and </w:t>
          </w:r>
          <w:r w:rsidRPr="00635BCD">
            <w:rPr>
              <w:i/>
              <w:lang w:val="en-US"/>
            </w:rPr>
            <w:t>specialization</w:t>
          </w:r>
          <w:r w:rsidR="000A4ABE">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rPr>
              <w:lang w:val="en-US" w:eastAsia="en-GB"/>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indicates </w:t>
          </w:r>
          <w:r w:rsidRPr="00635BCD">
            <w:rPr>
              <w:lang w:val="en-US"/>
            </w:rPr>
            <w:t>that there is a core of the most generalist species interacting among them</w:t>
          </w:r>
          <w:r w:rsidR="000A4ABE">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rPr>
              <w:lang w:eastAsia="en-GB"/>
            </w:rPr>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eastAsia="en-GB"/>
            </w:rPr>
            <w:t>.</w:t>
          </w:r>
        </w:p>
        <w:p w14:paraId="2F19A446" w14:textId="77777777" w:rsidR="00BE5E2E" w:rsidRPr="00F673CD" w:rsidRDefault="00BE5E2E" w:rsidP="00BE5E2E">
          <w:pPr>
            <w:widowControl w:val="0"/>
            <w:spacing w:after="0" w:line="240" w:lineRule="auto"/>
            <w:jc w:val="both"/>
            <w:rPr>
              <w:lang w:val="en-US"/>
            </w:rPr>
          </w:pPr>
          <w:r w:rsidRPr="00395833">
            <w:rPr>
              <w:lang w:val="en-US" w:eastAsia="en-GB"/>
            </w:rPr>
            <w:tab/>
          </w:r>
          <w:r w:rsidRPr="00635BCD">
            <w:rPr>
              <w:lang w:val="en-US"/>
            </w:rPr>
            <w:t xml:space="preserve">With this information, I will be able to test H1, which states that the influence of partner availability on epiphytic orchid distribution depends on partner </w:t>
          </w:r>
          <w:r>
            <w:rPr>
              <w:lang w:val="en-US"/>
            </w:rPr>
            <w:t xml:space="preserve">breadth and abiotic conditions. In particular, </w:t>
          </w:r>
          <w:r w:rsidRPr="00395833">
            <w:rPr>
              <w:lang w:val="en-US" w:eastAsia="en-GB"/>
            </w:rPr>
            <w:t xml:space="preserve">I expect </w:t>
          </w:r>
          <w:r>
            <w:rPr>
              <w:lang w:val="en-US" w:eastAsia="en-GB"/>
            </w:rPr>
            <w:t xml:space="preserve">network </w:t>
          </w:r>
          <w:r w:rsidRPr="00395833">
            <w:rPr>
              <w:lang w:val="en-US" w:eastAsia="en-GB"/>
            </w:rPr>
            <w:t xml:space="preserve">nestedness and specialization to vary between forests. In cloud forests, </w:t>
          </w:r>
          <w:r>
            <w:rPr>
              <w:lang w:val="en-US" w:eastAsia="en-GB"/>
            </w:rPr>
            <w:t xml:space="preserve">where </w:t>
          </w:r>
          <w:r w:rsidRPr="00395833">
            <w:rPr>
              <w:lang w:val="en-US" w:eastAsia="en-GB"/>
            </w:rPr>
            <w:t>abiotic stress is lowest</w:t>
          </w:r>
          <w:r>
            <w:rPr>
              <w:lang w:val="en-US" w:eastAsia="en-GB"/>
            </w:rPr>
            <w:t>, epiphyte abundance is high</w:t>
          </w:r>
          <w:r>
            <w:rPr>
              <w:lang w:eastAsia="en-GB"/>
            </w:rPr>
            <w:t xml:space="preserve"> and </w:t>
          </w:r>
          <w:r>
            <w:rPr>
              <w:lang w:val="en-US" w:eastAsia="en-GB"/>
            </w:rPr>
            <w:t xml:space="preserve">competition for space is strong </w:t>
          </w:r>
          <w:r>
            <w:rPr>
              <w:lang w:val="en-US" w:eastAsia="en-GB"/>
            </w:rPr>
            <w:fldChar w:fldCharType="begin" w:fldLock="1"/>
          </w:r>
          <w:r>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eviouslyFormattedCitation":"(Benzing, 1990)"},"properties":{"noteIndex":0},"schema":"https://github.com/citation-style-language/schema/raw/master/csl-citation.json"}</w:instrText>
          </w:r>
          <w:r>
            <w:rPr>
              <w:lang w:val="en-US" w:eastAsia="en-GB"/>
            </w:rPr>
            <w:fldChar w:fldCharType="separate"/>
          </w:r>
          <w:r w:rsidRPr="00581C67">
            <w:rPr>
              <w:noProof/>
              <w:lang w:val="en-US" w:eastAsia="en-GB"/>
            </w:rPr>
            <w:t>(Benzing, 1990)</w:t>
          </w:r>
          <w:r>
            <w:rPr>
              <w:lang w:val="en-US" w:eastAsia="en-GB"/>
            </w:rPr>
            <w:fldChar w:fldCharType="end"/>
          </w:r>
          <w:r>
            <w:rPr>
              <w:lang w:val="en-US" w:eastAsia="en-GB"/>
            </w:rPr>
            <w:t>,</w:t>
          </w:r>
          <w:r w:rsidRPr="00395833">
            <w:rPr>
              <w:lang w:val="en-US" w:eastAsia="en-GB"/>
            </w:rPr>
            <w:t xml:space="preserve"> </w:t>
          </w:r>
          <w:r>
            <w:rPr>
              <w:lang w:val="en-US" w:eastAsia="en-GB"/>
            </w:rPr>
            <w:t xml:space="preserve">there will be a wide array of </w:t>
          </w:r>
          <w:r w:rsidRPr="00395833">
            <w:rPr>
              <w:lang w:val="en-US" w:eastAsia="en-GB"/>
            </w:rPr>
            <w:t>orchid-mycorrhiza-host tree interactions</w:t>
          </w:r>
          <w:r>
            <w:rPr>
              <w:lang w:val="en-US" w:eastAsia="en-GB"/>
            </w:rPr>
            <w:t>, from generalists to specialist</w:t>
          </w:r>
          <w:r w:rsidRPr="00986FD3">
            <w:rPr>
              <w:lang w:val="en-US" w:eastAsia="en-GB"/>
            </w:rPr>
            <w:t>s.</w:t>
          </w:r>
          <w:r>
            <w:rPr>
              <w:lang w:val="en-US" w:eastAsia="en-GB"/>
            </w:rPr>
            <w:t xml:space="preserve"> This is because generalization often allows plants to use a wider variety of microsites </w:t>
          </w:r>
          <w:r>
            <w:rPr>
              <w:lang w:val="en-US" w:eastAsia="en-GB"/>
            </w:rPr>
            <w:fldChar w:fldCharType="begin" w:fldLock="1"/>
          </w:r>
          <w:r>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Pr>
              <w:lang w:val="en-US" w:eastAsia="en-GB"/>
            </w:rPr>
            <w:fldChar w:fldCharType="separate"/>
          </w:r>
          <w:r w:rsidRPr="00324022">
            <w:rPr>
              <w:noProof/>
              <w:lang w:val="en-US" w:eastAsia="en-GB"/>
            </w:rPr>
            <w:t xml:space="preserve">(Batstone </w:t>
          </w:r>
          <w:r w:rsidRPr="00324022">
            <w:rPr>
              <w:i/>
              <w:noProof/>
              <w:lang w:val="en-US" w:eastAsia="en-GB"/>
            </w:rPr>
            <w:t>et al.</w:t>
          </w:r>
          <w:r w:rsidRPr="00324022">
            <w:rPr>
              <w:noProof/>
              <w:lang w:val="en-US" w:eastAsia="en-GB"/>
            </w:rPr>
            <w:t>, 2018)</w:t>
          </w:r>
          <w:r>
            <w:rPr>
              <w:lang w:val="en-US" w:eastAsia="en-GB"/>
            </w:rPr>
            <w:fldChar w:fldCharType="end"/>
          </w:r>
          <w:r>
            <w:rPr>
              <w:lang w:val="en-US" w:eastAsia="en-GB"/>
            </w:rPr>
            <w:t xml:space="preserve"> and specialization potentially reduces competition among coexisting orchids </w:t>
          </w:r>
          <w:r>
            <w:rPr>
              <w:lang w:val="en-US" w:eastAsia="en-GB"/>
            </w:rPr>
            <w:fldChar w:fldCharType="begin" w:fldLock="1"/>
          </w:r>
          <w:r>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Pr>
              <w:lang w:val="en-US" w:eastAsia="en-GB"/>
            </w:rPr>
            <w:fldChar w:fldCharType="separate"/>
          </w:r>
          <w:r w:rsidRPr="00581C67">
            <w:rPr>
              <w:noProof/>
              <w:lang w:val="en-US" w:eastAsia="en-GB"/>
            </w:rPr>
            <w:t xml:space="preserve">(Jacquemyn </w:t>
          </w:r>
          <w:r w:rsidRPr="00581C67">
            <w:rPr>
              <w:i/>
              <w:noProof/>
              <w:lang w:val="en-US" w:eastAsia="en-GB"/>
            </w:rPr>
            <w:t>et al.</w:t>
          </w:r>
          <w:r w:rsidRPr="00581C67">
            <w:rPr>
              <w:noProof/>
              <w:lang w:val="en-US" w:eastAsia="en-GB"/>
            </w:rPr>
            <w:t>, 2014)</w:t>
          </w:r>
          <w:r>
            <w:rPr>
              <w:lang w:val="en-US" w:eastAsia="en-GB"/>
            </w:rPr>
            <w:fldChar w:fldCharType="end"/>
          </w:r>
          <w:r>
            <w:rPr>
              <w:lang w:val="en-US" w:eastAsia="en-GB"/>
            </w:rPr>
            <w:t>.</w:t>
          </w:r>
          <w:r w:rsidRPr="00395833">
            <w:rPr>
              <w:lang w:val="en-US" w:eastAsia="en-GB"/>
            </w:rPr>
            <w:t xml:space="preserve"> In dry forests, </w:t>
          </w:r>
          <w:r>
            <w:rPr>
              <w:lang w:val="en-US" w:eastAsia="en-GB"/>
            </w:rPr>
            <w:t>where abiotic conditions are harsher,</w:t>
          </w:r>
          <w:r w:rsidRPr="00395833">
            <w:rPr>
              <w:lang w:val="en-US" w:eastAsia="en-GB"/>
            </w:rPr>
            <w:t xml:space="preserve"> physiological adaptation will be a strong determinant of </w:t>
          </w:r>
          <w:r>
            <w:rPr>
              <w:lang w:val="en-US" w:eastAsia="en-GB"/>
            </w:rPr>
            <w:t>orchid</w:t>
          </w:r>
          <w:r w:rsidRPr="00395833">
            <w:rPr>
              <w:lang w:val="en-US" w:eastAsia="en-GB"/>
            </w:rPr>
            <w:t xml:space="preserve"> distribution</w:t>
          </w:r>
          <w:r>
            <w:rPr>
              <w:lang w:val="en-US" w:eastAsia="en-GB"/>
            </w:rPr>
            <w:t>,</w:t>
          </w:r>
          <w:r w:rsidRPr="00395833">
            <w:rPr>
              <w:lang w:val="en-US" w:eastAsia="en-GB"/>
            </w:rPr>
            <w:t xml:space="preserve"> and interaction networks will probably be more </w:t>
          </w:r>
          <w:r>
            <w:rPr>
              <w:lang w:val="en-US" w:eastAsia="en-GB"/>
            </w:rPr>
            <w:t xml:space="preserve">generalized to </w:t>
          </w:r>
          <w:r>
            <w:rPr>
              <w:lang w:val="en-US"/>
            </w:rPr>
            <w:t>increase the probability of successful establishment</w:t>
          </w:r>
          <w:r>
            <w:rPr>
              <w:lang w:eastAsia="en-GB"/>
            </w:rPr>
            <w:t>.</w:t>
          </w:r>
        </w:p>
        <w:p w14:paraId="5E8A9E1D" w14:textId="77777777" w:rsidR="00BE5E2E" w:rsidRDefault="00BE5E2E" w:rsidP="00BE5E2E">
          <w:pPr>
            <w:widowControl w:val="0"/>
            <w:autoSpaceDE w:val="0"/>
            <w:autoSpaceDN w:val="0"/>
            <w:adjustRightInd w:val="0"/>
            <w:spacing w:after="0" w:line="240" w:lineRule="auto"/>
            <w:jc w:val="both"/>
            <w:rPr>
              <w:b/>
              <w:lang w:val="en-US"/>
            </w:rPr>
          </w:pPr>
          <w:r>
            <w:rPr>
              <w:b/>
              <w:noProof/>
              <w:lang w:val="en-GB" w:eastAsia="en-GB"/>
            </w:rPr>
            <w:lastRenderedPageBreak/>
            <mc:AlternateContent>
              <mc:Choice Requires="wpg">
                <w:drawing>
                  <wp:anchor distT="0" distB="0" distL="114300" distR="114300" simplePos="0" relativeHeight="251662336" behindDoc="0" locked="0" layoutInCell="1" allowOverlap="1" wp14:anchorId="05EAE378" wp14:editId="54D082A2">
                    <wp:simplePos x="0" y="0"/>
                    <wp:positionH relativeFrom="column">
                      <wp:posOffset>679772</wp:posOffset>
                    </wp:positionH>
                    <wp:positionV relativeFrom="paragraph">
                      <wp:posOffset>86028</wp:posOffset>
                    </wp:positionV>
                    <wp:extent cx="4346631" cy="1370169"/>
                    <wp:effectExtent l="19050" t="19050" r="15875" b="20955"/>
                    <wp:wrapTopAndBottom/>
                    <wp:docPr id="14" name="Grupo 14"/>
                    <wp:cNvGraphicFramePr/>
                    <a:graphic xmlns:a="http://schemas.openxmlformats.org/drawingml/2006/main">
                      <a:graphicData uri="http://schemas.microsoft.com/office/word/2010/wordprocessingGroup">
                        <wpg:wgp>
                          <wpg:cNvGrpSpPr/>
                          <wpg:grpSpPr>
                            <a:xfrm>
                              <a:off x="0" y="0"/>
                              <a:ext cx="4346631" cy="1370169"/>
                              <a:chOff x="0" y="0"/>
                              <a:chExt cx="4346631" cy="1370169"/>
                            </a:xfrm>
                          </wpg:grpSpPr>
                          <pic:pic xmlns:pic="http://schemas.openxmlformats.org/drawingml/2006/picture">
                            <pic:nvPicPr>
                              <pic:cNvPr id="9" name="Picture 5" descr="Network_scheme"/>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6824"/>
                                <a:ext cx="2121535" cy="1363345"/>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22226" y="0"/>
                                <a:ext cx="2224405" cy="1369695"/>
                              </a:xfrm>
                              <a:prstGeom prst="rect">
                                <a:avLst/>
                              </a:prstGeom>
                              <a:solidFill>
                                <a:srgbClr val="FFFFFF"/>
                              </a:solidFill>
                              <a:ln w="9525">
                                <a:solidFill>
                                  <a:srgbClr val="000000"/>
                                </a:solidFill>
                                <a:miter lim="800000"/>
                                <a:headEnd/>
                                <a:tailEnd/>
                              </a:ln>
                            </wps:spPr>
                            <wps:txb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anchor>
                </w:drawing>
              </mc:Choice>
              <mc:Fallback>
                <w:pict>
                  <v:group w14:anchorId="05EAE378" id="Grupo 14" o:spid="_x0000_s1032" style="position:absolute;left:0;text-align:left;margin-left:53.55pt;margin-top:6.75pt;width:342.25pt;height:107.9pt;z-index:251662336;mso-position-horizontal-relative:text;mso-position-vertical-relative:text" coordsize="43466,13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">
                    <v:shape id="Picture 5" o:spid="_x0000_s1033" type="#_x0000_t75" alt="Network_scheme" style="position:absolute;top:68;width:21215;height:13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8" o:title="Network_scheme"/>
                      <v:path arrowok="t"/>
                    </v:shape>
                    <v:shape id="Cuadro de texto 2" o:spid="_x0000_s1034" type="#_x0000_t202" style="position:absolute;left:21222;width:22244;height:1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v:group>
                </w:pict>
              </mc:Fallback>
            </mc:AlternateContent>
          </w:r>
        </w:p>
        <w:p w14:paraId="1E6A8EC3" w14:textId="06E09AEE" w:rsidR="00DF51C6" w:rsidRPr="00F673CD" w:rsidRDefault="00DF51C6" w:rsidP="00BE5E2E">
          <w:pPr>
            <w:widowControl w:val="0"/>
            <w:autoSpaceDE w:val="0"/>
            <w:autoSpaceDN w:val="0"/>
            <w:adjustRightInd w:val="0"/>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65B1A0BC"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Assessing v</w:t>
          </w:r>
          <w:r>
            <w:rPr>
              <w:i/>
              <w:lang w:val="en-US"/>
            </w:rPr>
            <w:t>ariation in mycorrhizal communities</w:t>
          </w:r>
        </w:p>
        <w:p w14:paraId="09ABEA7E" w14:textId="16A93049"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A5597B">
            <w:rPr>
              <w:lang w:val="en-US"/>
            </w:rPr>
            <w:t>in different regions of the trunk</w:t>
          </w:r>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w:t>
          </w:r>
          <w:r w:rsidR="00DF51C6" w:rsidRPr="00A5597B">
            <w:rPr>
              <w:lang w:val="en-US"/>
            </w:rPr>
            <w:t xml:space="preserve">associated to the adult orchids present nearby, and 3) the mycorrhizal fungi identified from seedlings 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lang w:val="en-US"/>
            </w:rPr>
          </w:pPr>
        </w:p>
        <w:p w14:paraId="19EC510C" w14:textId="21F4047E" w:rsidR="00AE43DE" w:rsidRDefault="00AE43DE" w:rsidP="00AA6EB7">
          <w:pPr>
            <w:spacing w:after="0" w:line="240" w:lineRule="auto"/>
            <w:jc w:val="both"/>
            <w:rPr>
              <w:i/>
              <w:lang w:val="en-US"/>
            </w:rPr>
          </w:pPr>
          <w:r>
            <w:rPr>
              <w:i/>
              <w:lang w:val="en-US"/>
            </w:rPr>
            <w:t xml:space="preserve">Task 2.2 </w:t>
          </w:r>
          <w:r w:rsidR="00004D22">
            <w:rPr>
              <w:i/>
              <w:lang w:val="en-US"/>
            </w:rPr>
            <w:t>Collecting root fragments from a</w:t>
          </w:r>
          <w:r>
            <w:rPr>
              <w:i/>
              <w:lang w:val="en-US"/>
            </w:rPr>
            <w:t>dult orchids</w:t>
          </w:r>
        </w:p>
        <w:p w14:paraId="3A1E70F4" w14:textId="17884E67" w:rsidR="00AE43DE" w:rsidRDefault="00AE43DE" w:rsidP="00AA6EB7">
          <w:pPr>
            <w:spacing w:after="0" w:line="240" w:lineRule="auto"/>
            <w:jc w:val="both"/>
            <w:rPr>
              <w:i/>
              <w:lang w:val="en-US"/>
            </w:rPr>
          </w:pPr>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r>
            <w:rPr>
              <w:rFonts w:cs="Calibri"/>
              <w:lang w:val="en-GB"/>
            </w:rPr>
            <w:t xml:space="preserve"> </w:t>
          </w:r>
          <w:r w:rsidR="00F00968">
            <w:rPr>
              <w:rFonts w:cs="Calibri"/>
              <w:lang w:val="en-GB"/>
            </w:rPr>
            <w:t xml:space="preserve">These samples will be shipped to Belgium along with those of WP1. </w:t>
          </w:r>
          <w:r>
            <w:rPr>
              <w:rFonts w:cs="Calibri"/>
              <w:lang w:val="en-GB"/>
            </w:rPr>
            <w:t xml:space="preserve">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setting the germination assays (Task 2.3).</w:t>
          </w:r>
        </w:p>
        <w:p w14:paraId="11D5AB1F" w14:textId="77777777" w:rsidR="00AE43DE" w:rsidRPr="00004D22" w:rsidRDefault="00AE43DE" w:rsidP="00AA6EB7">
          <w:pPr>
            <w:spacing w:after="0" w:line="240" w:lineRule="auto"/>
            <w:jc w:val="both"/>
            <w:rPr>
              <w:i/>
              <w:lang w:val="en-US"/>
            </w:rPr>
          </w:pPr>
        </w:p>
        <w:p w14:paraId="422A843D" w14:textId="546AFB5F" w:rsidR="00DF51C6" w:rsidRPr="0022442B" w:rsidRDefault="00720C05" w:rsidP="00AA6EB7">
          <w:pPr>
            <w:spacing w:after="0" w:line="240" w:lineRule="auto"/>
            <w:jc w:val="both"/>
            <w:rPr>
              <w:i/>
              <w:lang w:val="en-US"/>
            </w:rPr>
          </w:pPr>
          <w:r w:rsidRPr="0022442B">
            <w:rPr>
              <w:i/>
              <w:lang w:val="en-US"/>
            </w:rPr>
            <w:t>Task 2.</w:t>
          </w:r>
          <w:r w:rsidR="00AE43DE">
            <w:rPr>
              <w:i/>
              <w:lang w:val="en-US"/>
            </w:rPr>
            <w:t>3</w:t>
          </w:r>
          <w:r w:rsidRPr="0022442B">
            <w:rPr>
              <w:i/>
              <w:lang w:val="en-US"/>
            </w:rPr>
            <w:t xml:space="preserve"> </w:t>
          </w:r>
          <w:r w:rsidR="00004D22">
            <w:rPr>
              <w:i/>
              <w:lang w:val="en-US"/>
            </w:rPr>
            <w:t xml:space="preserve">Setting </w:t>
          </w:r>
          <w:r w:rsidR="00004D22" w:rsidRPr="00004D22">
            <w:rPr>
              <w:lang w:val="en-US"/>
            </w:rPr>
            <w:t>i</w:t>
          </w:r>
          <w:r w:rsidR="00DF51C6" w:rsidRPr="00004D22">
            <w:rPr>
              <w:lang w:val="en-US"/>
            </w:rPr>
            <w:t>n-situ</w:t>
          </w:r>
          <w:r w:rsidR="00DF51C6" w:rsidRPr="0022442B">
            <w:rPr>
              <w:i/>
              <w:lang w:val="en-US"/>
            </w:rPr>
            <w:t xml:space="preserve"> germination assays</w:t>
          </w:r>
        </w:p>
        <w:p w14:paraId="6F3DAF47" w14:textId="5A6EF46F" w:rsidR="00544CA4" w:rsidRDefault="00AE43DE" w:rsidP="00AA6EB7">
          <w:pPr>
            <w:widowControl w:val="0"/>
            <w:autoSpaceDE w:val="0"/>
            <w:autoSpaceDN w:val="0"/>
            <w:adjustRightInd w:val="0"/>
            <w:spacing w:after="0" w:line="240" w:lineRule="auto"/>
            <w:jc w:val="both"/>
            <w:rPr>
              <w:rFonts w:cs="Calibri"/>
              <w:lang w:val="en-US"/>
            </w:rPr>
          </w:pPr>
          <w:r>
            <w:rPr>
              <w:rFonts w:cs="Calibri"/>
              <w:lang w:val="en-US"/>
            </w:rPr>
            <w:t>I will</w:t>
          </w:r>
          <w:r w:rsidR="00DF51C6" w:rsidRPr="0022442B">
            <w:rPr>
              <w:rFonts w:cs="Calibri"/>
              <w:lang w:val="en-US"/>
            </w:rPr>
            <w:t xml:space="preserve"> extract the seeds </w:t>
          </w:r>
          <w:r>
            <w:rPr>
              <w:rFonts w:cs="Calibri"/>
              <w:lang w:val="en-US"/>
            </w:rPr>
            <w:t xml:space="preserve">from the capsules </w:t>
          </w:r>
          <w:r w:rsidR="00DF51C6" w:rsidRPr="0022442B">
            <w:rPr>
              <w:rFonts w:cs="Calibri"/>
              <w:lang w:val="en-US"/>
            </w:rPr>
            <w:t>to prepare seed packets</w:t>
          </w:r>
          <w:r w:rsidR="007B6009">
            <w:rPr>
              <w:rFonts w:cs="Calibri"/>
              <w:lang w:val="en-US"/>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7B6009">
            <w:rPr>
              <w:rFonts w:cs="Calibri"/>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 xml:space="preserve"> to attach </w:t>
          </w:r>
          <w:r w:rsidR="00CE656E">
            <w:rPr>
              <w:rFonts w:cs="Calibri"/>
              <w:lang w:val="en-US"/>
            </w:rPr>
            <w:t>three</w:t>
          </w:r>
          <w:r w:rsidR="00CE656E" w:rsidRPr="0022442B">
            <w:rPr>
              <w:rFonts w:cs="Calibri"/>
              <w:lang w:val="en-US"/>
            </w:rPr>
            <w:t xml:space="preserve"> </w:t>
          </w:r>
          <w:r w:rsidR="00DF51C6" w:rsidRPr="0022442B">
            <w:rPr>
              <w:rFonts w:cs="Calibri"/>
              <w:lang w:val="en-US"/>
            </w:rPr>
            <w:t xml:space="preserve">seed packets per orchid species at the </w:t>
          </w:r>
          <w:r w:rsidR="00CE656E">
            <w:rPr>
              <w:rFonts w:cs="Calibri"/>
              <w:lang w:val="en-US"/>
            </w:rPr>
            <w:t>three</w:t>
          </w:r>
          <w:r w:rsidR="00DF51C6" w:rsidRPr="0022442B">
            <w:rPr>
              <w:rFonts w:cs="Calibri"/>
              <w:lang w:val="en-US"/>
            </w:rPr>
            <w:t xml:space="preserve"> heights in 10 trees per plot (720 seed </w:t>
          </w:r>
          <w:r w:rsidR="00DF51C6" w:rsidRPr="0022442B">
            <w:rPr>
              <w:rFonts w:cs="Calibri"/>
              <w:lang w:val="en-US"/>
            </w:rPr>
            <w:t>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xml:space="preserve">. </w:t>
          </w:r>
          <w:r w:rsidR="00AA5CA5">
            <w:rPr>
              <w:rFonts w:cs="Calibri"/>
              <w:lang w:val="en-US"/>
            </w:rPr>
            <w:t>The completion of</w:t>
          </w:r>
          <w:r w:rsidR="00BB0A14">
            <w:rPr>
              <w:rFonts w:cs="Calibri"/>
              <w:lang w:val="en-US"/>
            </w:rPr>
            <w:t xml:space="preserve"> this task is a milestone (M3).</w:t>
          </w:r>
        </w:p>
        <w:p w14:paraId="65A2BD25" w14:textId="77777777" w:rsidR="00544CA4" w:rsidRDefault="00544CA4" w:rsidP="00AA6EB7">
          <w:pPr>
            <w:widowControl w:val="0"/>
            <w:autoSpaceDE w:val="0"/>
            <w:autoSpaceDN w:val="0"/>
            <w:adjustRightInd w:val="0"/>
            <w:spacing w:after="0" w:line="240" w:lineRule="auto"/>
            <w:jc w:val="both"/>
            <w:rPr>
              <w:rFonts w:cs="Calibri"/>
              <w:lang w:val="en-US"/>
            </w:rPr>
          </w:pPr>
        </w:p>
        <w:p w14:paraId="4C042DEB" w14:textId="77777777" w:rsidR="00F00968" w:rsidRDefault="00F00968" w:rsidP="00F00968">
          <w:pPr>
            <w:widowControl w:val="0"/>
            <w:spacing w:after="0" w:line="240" w:lineRule="auto"/>
            <w:jc w:val="both"/>
            <w:rPr>
              <w:b/>
              <w:lang w:val="en-US"/>
            </w:rPr>
          </w:pPr>
          <w:r w:rsidRPr="00F0061C">
            <w:rPr>
              <w:rFonts w:cs="Calibri"/>
              <w:i/>
              <w:lang w:val="en-US"/>
            </w:rPr>
            <w:t>Task 2.4.</w:t>
          </w:r>
          <w:r>
            <w:rPr>
              <w:rFonts w:cs="Calibri"/>
              <w:lang w:val="en-US"/>
            </w:rPr>
            <w:t xml:space="preserve"> </w:t>
          </w:r>
          <w:r>
            <w:rPr>
              <w:i/>
              <w:lang w:val="en-US"/>
            </w:rPr>
            <w:t>Identifying mycorrhiza with molecular analyses</w:t>
          </w:r>
        </w:p>
        <w:p w14:paraId="633482DB" w14:textId="4685C3FC" w:rsidR="00F00968" w:rsidRDefault="00F00968" w:rsidP="00AA6EB7">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bark and mycorrhiza of adult orchids as described in </w:t>
          </w:r>
          <w:r w:rsidRPr="00F00968">
            <w:rPr>
              <w:rFonts w:cs="Calibri"/>
              <w:i/>
              <w:lang w:val="en-US"/>
            </w:rPr>
            <w:t>Task 1.4</w:t>
          </w:r>
          <w:r>
            <w:rPr>
              <w:rFonts w:cs="Calibri"/>
              <w:lang w:val="en-US"/>
            </w:rPr>
            <w:t xml:space="preserve"> (WP1).</w:t>
          </w:r>
        </w:p>
        <w:p w14:paraId="1F3129A3" w14:textId="128DECE3" w:rsidR="00797F6D" w:rsidRDefault="00797F6D" w:rsidP="00AA6EB7">
          <w:pPr>
            <w:widowControl w:val="0"/>
            <w:autoSpaceDE w:val="0"/>
            <w:autoSpaceDN w:val="0"/>
            <w:adjustRightInd w:val="0"/>
            <w:spacing w:after="0" w:line="240" w:lineRule="auto"/>
            <w:jc w:val="both"/>
            <w:rPr>
              <w:rFonts w:cs="Calibri"/>
              <w:lang w:val="en-US"/>
            </w:rPr>
          </w:pPr>
          <w:r>
            <w:rPr>
              <w:rFonts w:cs="Calibri"/>
              <w:lang w:val="en-US"/>
            </w:rPr>
            <w:lastRenderedPageBreak/>
            <w:t>This task is a milestone (M5), but I do not foresee major risks that endanger its completion.</w:t>
          </w:r>
        </w:p>
        <w:p w14:paraId="49FD7EAB" w14:textId="77777777" w:rsidR="00797F6D" w:rsidRDefault="00797F6D" w:rsidP="00AA6EB7">
          <w:pPr>
            <w:widowControl w:val="0"/>
            <w:autoSpaceDE w:val="0"/>
            <w:autoSpaceDN w:val="0"/>
            <w:adjustRightInd w:val="0"/>
            <w:spacing w:after="0" w:line="240" w:lineRule="auto"/>
            <w:jc w:val="both"/>
            <w:rPr>
              <w:rFonts w:cs="Calibri"/>
              <w:lang w:val="en-US"/>
            </w:rPr>
          </w:pPr>
        </w:p>
        <w:p w14:paraId="2F3F1134" w14:textId="3E2123CF" w:rsidR="00544CA4" w:rsidRDefault="00F00968" w:rsidP="00AA6EB7">
          <w:pPr>
            <w:widowControl w:val="0"/>
            <w:autoSpaceDE w:val="0"/>
            <w:autoSpaceDN w:val="0"/>
            <w:adjustRightInd w:val="0"/>
            <w:spacing w:after="0" w:line="240" w:lineRule="auto"/>
            <w:jc w:val="both"/>
            <w:rPr>
              <w:rFonts w:cs="Calibri"/>
              <w:lang w:val="en-US"/>
            </w:rPr>
          </w:pPr>
          <w:r w:rsidRPr="00F0061C">
            <w:rPr>
              <w:rFonts w:cs="Calibri"/>
              <w:i/>
              <w:lang w:val="en-US"/>
            </w:rPr>
            <w:t>Task 2.5</w:t>
          </w:r>
          <w:r w:rsidR="00544CA4">
            <w:rPr>
              <w:rFonts w:cs="Calibri"/>
              <w:lang w:val="en-US"/>
            </w:rPr>
            <w:t xml:space="preserve"> </w:t>
          </w:r>
          <w:r w:rsidR="00544CA4">
            <w:rPr>
              <w:i/>
              <w:lang w:val="en-US"/>
            </w:rPr>
            <w:t xml:space="preserve">Collecting </w:t>
          </w:r>
          <w:r w:rsidR="00544CA4">
            <w:rPr>
              <w:i/>
              <w:lang w:val="en-US"/>
            </w:rPr>
            <w:t>protocorm fragments</w:t>
          </w:r>
        </w:p>
        <w:p w14:paraId="16DF1D3B" w14:textId="3A257F6D" w:rsidR="00DF51C6" w:rsidRDefault="00DF51C6" w:rsidP="00AA6EB7">
          <w:pPr>
            <w:widowControl w:val="0"/>
            <w:autoSpaceDE w:val="0"/>
            <w:autoSpaceDN w:val="0"/>
            <w:adjustRightInd w:val="0"/>
            <w:spacing w:after="0" w:line="240" w:lineRule="auto"/>
            <w:jc w:val="both"/>
            <w:rPr>
              <w:rFonts w:cs="Calibri"/>
              <w:lang w:val="en-US"/>
            </w:rPr>
          </w:pPr>
          <w:r w:rsidRPr="0022442B">
            <w:rPr>
              <w:rFonts w:cs="Calibri"/>
              <w:lang w:val="en-US"/>
            </w:rPr>
            <w:t>Eight to ten months after sowing I will harvest the seedlings (</w:t>
          </w:r>
          <w:r w:rsidR="00CB0770" w:rsidRPr="0022442B">
            <w:rPr>
              <w:rFonts w:cs="Calibri"/>
              <w:lang w:val="en-US"/>
            </w:rPr>
            <w:t xml:space="preserve">Fig. </w:t>
          </w:r>
          <w:r w:rsidR="00823EE0">
            <w:rPr>
              <w:rFonts w:cs="Calibri"/>
              <w:lang w:val="en-US"/>
            </w:rPr>
            <w:t>4</w:t>
          </w:r>
          <w:r w:rsidRPr="0022442B">
            <w:rPr>
              <w:rFonts w:cs="Calibri"/>
              <w:lang w:val="en-US"/>
            </w:rPr>
            <w:t>c) to collect protocorm fragments</w:t>
          </w:r>
          <w:r w:rsidR="00544CA4">
            <w:rPr>
              <w:rFonts w:cs="Calibri"/>
              <w:lang w:val="en-US"/>
            </w:rPr>
            <w:t>.</w:t>
          </w:r>
          <w:r w:rsidRPr="0022442B">
            <w:rPr>
              <w:rFonts w:cs="Calibri"/>
              <w:lang w:val="en-US"/>
            </w:rPr>
            <w:t xml:space="preserve"> </w:t>
          </w:r>
          <w:r w:rsidR="00544CA4">
            <w:rPr>
              <w:rFonts w:cs="Calibri"/>
              <w:lang w:val="en-US"/>
            </w:rPr>
            <w:t>M</w:t>
          </w:r>
          <w:r w:rsidRPr="0022442B">
            <w:rPr>
              <w:rFonts w:cs="Calibri"/>
              <w:lang w:val="en-US"/>
            </w:rPr>
            <w:t xml:space="preserve">ycorrhizal DNA extraction and sequencing will be performed as described in </w:t>
          </w:r>
          <w:r w:rsidR="00544CA4">
            <w:rPr>
              <w:rFonts w:cs="Calibri"/>
              <w:lang w:val="en-US"/>
            </w:rPr>
            <w:t>Task 1.3</w:t>
          </w:r>
          <w:r w:rsidRPr="0022442B">
            <w:rPr>
              <w:rFonts w:cs="Calibri"/>
              <w:lang w:val="en-US"/>
            </w:rPr>
            <w:t>.</w:t>
          </w:r>
          <w:r w:rsidR="00797F6D">
            <w:rPr>
              <w:rFonts w:cs="Calibri"/>
              <w:lang w:val="en-US"/>
            </w:rPr>
            <w:t xml:space="preserve"> This task is a milestone (M6). A potential risk is obtaining a low germination success (medium likelihood)</w:t>
          </w:r>
          <w:r w:rsidR="00F728F0">
            <w:rPr>
              <w:rFonts w:cs="Calibri"/>
              <w:lang w:val="en-US"/>
            </w:rPr>
            <w:t>. I will implement t</w:t>
          </w:r>
          <w:r w:rsidR="00797F6D">
            <w:rPr>
              <w:rFonts w:cs="Calibri"/>
              <w:lang w:val="en-US"/>
            </w:rPr>
            <w:t>wo preventive measures to increase the probability of germination: (i) the use of an effective sowing method</w:t>
          </w:r>
          <w:r w:rsidR="00BB0A14">
            <w:rPr>
              <w:rFonts w:cs="Calibri"/>
              <w:lang w:val="en-US"/>
            </w:rPr>
            <w:t xml:space="preserve"> </w:t>
          </w:r>
          <w:r w:rsidR="00BB0A14">
            <w:rPr>
              <w:rFonts w:cs="Calibri"/>
              <w:lang w:val="en-US"/>
            </w:rPr>
            <w:fldChar w:fldCharType="begin" w:fldLock="1"/>
          </w:r>
          <w:r w:rsidR="00BB0A14">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BB0A14">
            <w:rPr>
              <w:rFonts w:cs="Calibri"/>
              <w:lang w:val="en-US"/>
            </w:rPr>
            <w:instrText>1.44%) with no significant variation among sites, supported a warm, moist and fixed site that allowed for light penetration. When accounting for seed density, percentage germination was highest (2.78%</w:instrText>
          </w:r>
          <w:r w:rsidR="00BB0A14">
            <w:rPr>
              <w:rFonts w:cs="Calibri"/>
              <w:lang w:val="en-US"/>
            </w:rPr>
            <w:instrText>2.35%) at low densities and did not vary among locations for the treatment that supported optimal conditions. Similarly for the same treatment, seed germination ranged from 0.24%</w:instrText>
          </w:r>
          <w:r w:rsidR="00BB0A14">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operties":{"noteIndex":0},"schema":"https://github.com/citation-style-language/schema/raw/master/csl-citation.json"}</w:instrText>
          </w:r>
          <w:r w:rsidR="00BB0A14">
            <w:rPr>
              <w:rFonts w:cs="Calibri"/>
              <w:lang w:val="en-US"/>
            </w:rPr>
            <w:fldChar w:fldCharType="separate"/>
          </w:r>
          <w:r w:rsidR="00BB0A14" w:rsidRPr="00BB0A14">
            <w:rPr>
              <w:rFonts w:cs="Calibri"/>
              <w:noProof/>
              <w:lang w:val="en-US"/>
            </w:rPr>
            <w:t xml:space="preserve">(Shao </w:t>
          </w:r>
          <w:r w:rsidR="00BB0A14" w:rsidRPr="00BB0A14">
            <w:rPr>
              <w:rFonts w:cs="Calibri"/>
              <w:i/>
              <w:noProof/>
              <w:lang w:val="en-US"/>
            </w:rPr>
            <w:t>et al.</w:t>
          </w:r>
          <w:r w:rsidR="00BB0A14" w:rsidRPr="00BB0A14">
            <w:rPr>
              <w:rFonts w:cs="Calibri"/>
              <w:noProof/>
              <w:lang w:val="en-US"/>
            </w:rPr>
            <w:t>, 2017)</w:t>
          </w:r>
          <w:r w:rsidR="00BB0A14">
            <w:rPr>
              <w:rFonts w:cs="Calibri"/>
              <w:lang w:val="en-US"/>
            </w:rPr>
            <w:fldChar w:fldCharType="end"/>
          </w:r>
          <w:r w:rsidR="00797F6D">
            <w:rPr>
              <w:rFonts w:cs="Calibri"/>
              <w:lang w:val="en-US"/>
            </w:rPr>
            <w:t xml:space="preserve">, and (ii) a high number of replicates. In addition, </w:t>
          </w:r>
          <w:r w:rsidR="00BB0A14">
            <w:rPr>
              <w:rFonts w:cs="Calibri"/>
              <w:lang w:val="en-US"/>
            </w:rPr>
            <w:t>t</w:t>
          </w:r>
          <w:r w:rsidR="00BB0A14" w:rsidRPr="0022442B">
            <w:rPr>
              <w:rFonts w:cs="Calibri"/>
              <w:lang w:val="en-US"/>
            </w:rPr>
            <w:t>his experiment will be monitored every t</w:t>
          </w:r>
          <w:r w:rsidR="00BB0A14">
            <w:rPr>
              <w:rFonts w:cs="Calibri"/>
              <w:lang w:val="en-US"/>
            </w:rPr>
            <w:t>wo</w:t>
          </w:r>
          <w:r w:rsidR="00BB0A14" w:rsidRPr="0022442B">
            <w:rPr>
              <w:rFonts w:cs="Calibri"/>
              <w:lang w:val="en-US"/>
            </w:rPr>
            <w:t xml:space="preserve"> months by </w:t>
          </w:r>
          <w:r w:rsidR="00BB0A14">
            <w:rPr>
              <w:rFonts w:cs="Calibri"/>
              <w:lang w:val="en-US"/>
            </w:rPr>
            <w:t>a member of Dr. Flanagan's lab.</w:t>
          </w:r>
          <w:r w:rsidR="00BB0A14">
            <w:rPr>
              <w:rFonts w:cs="Calibri"/>
              <w:lang w:val="en-US"/>
            </w:rPr>
            <w:t xml:space="preserve"> This</w:t>
          </w:r>
          <w:r w:rsidR="00797F6D">
            <w:rPr>
              <w:rFonts w:cs="Calibri"/>
              <w:lang w:val="en-US"/>
            </w:rPr>
            <w:t xml:space="preserve"> will </w:t>
          </w:r>
          <w:r w:rsidR="00BB0A14">
            <w:rPr>
              <w:rFonts w:cs="Calibri"/>
              <w:lang w:val="en-US"/>
            </w:rPr>
            <w:t>ensure that I do not miss the germination period for not being physically there</w:t>
          </w:r>
          <w:r w:rsidR="00797F6D">
            <w:rPr>
              <w:rFonts w:cs="Calibri"/>
              <w:lang w:val="en-US"/>
            </w:rPr>
            <w:t>.</w:t>
          </w:r>
        </w:p>
        <w:p w14:paraId="4B9646D3" w14:textId="77777777" w:rsidR="00F728F0" w:rsidRPr="0022442B" w:rsidRDefault="00F728F0"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F00968">
          <w:pPr>
            <w:autoSpaceDE w:val="0"/>
            <w:autoSpaceDN w:val="0"/>
            <w:adjustRightInd w:val="0"/>
            <w:spacing w:after="0" w:line="240" w:lineRule="auto"/>
            <w:jc w:val="center"/>
            <w:rPr>
              <w:rFonts w:cs="Calibri"/>
              <w:noProof/>
              <w:lang w:val="en-GB" w:eastAsia="en-GB"/>
            </w:rPr>
          </w:pPr>
          <w:r w:rsidRPr="00AA6EB7">
            <w:rPr>
              <w:rFonts w:cs="Calibri"/>
              <w:noProof/>
              <w:lang w:val="en-GB" w:eastAsia="en-GB"/>
            </w:rPr>
            <w:drawing>
              <wp:inline distT="0" distB="0" distL="0" distR="0" wp14:anchorId="31F7072D" wp14:editId="7841C1D1">
                <wp:extent cx="4824484" cy="1466127"/>
                <wp:effectExtent l="0" t="0" r="0" b="127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9" cstate="print">
                          <a:extLst>
                            <a:ext uri="{28A0092B-C50C-407E-A947-70E740481C1C}">
                              <a14:useLocalDpi xmlns:a14="http://schemas.microsoft.com/office/drawing/2010/main" val="0"/>
                            </a:ext>
                          </a:extLst>
                        </a:blip>
                        <a:srcRect t="28923"/>
                        <a:stretch>
                          <a:fillRect/>
                        </a:stretch>
                      </pic:blipFill>
                      <pic:spPr bwMode="auto">
                        <a:xfrm>
                          <a:off x="0" y="0"/>
                          <a:ext cx="4854321" cy="1475194"/>
                        </a:xfrm>
                        <a:prstGeom prst="rect">
                          <a:avLst/>
                        </a:prstGeom>
                        <a:noFill/>
                        <a:ln>
                          <a:noFill/>
                        </a:ln>
                      </pic:spPr>
                    </pic:pic>
                  </a:graphicData>
                </a:graphic>
              </wp:inline>
            </w:drawing>
          </w:r>
        </w:p>
        <w:p w14:paraId="497132BB" w14:textId="757CED80"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sidR="00823EE0">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Default="00DF51C6" w:rsidP="00AA6EB7">
          <w:pPr>
            <w:widowControl w:val="0"/>
            <w:autoSpaceDE w:val="0"/>
            <w:autoSpaceDN w:val="0"/>
            <w:adjustRightInd w:val="0"/>
            <w:spacing w:after="0" w:line="240" w:lineRule="auto"/>
            <w:jc w:val="both"/>
            <w:rPr>
              <w:rFonts w:cs="Calibri"/>
              <w:lang w:val="en-US"/>
            </w:rPr>
          </w:pPr>
        </w:p>
        <w:p w14:paraId="6F720911" w14:textId="2594DB38" w:rsidR="00C650B8" w:rsidRDefault="00C650B8" w:rsidP="00C650B8">
          <w:pPr>
            <w:widowControl w:val="0"/>
            <w:spacing w:after="0" w:line="240" w:lineRule="auto"/>
            <w:jc w:val="both"/>
            <w:rPr>
              <w:b/>
              <w:lang w:val="en-US"/>
            </w:rPr>
          </w:pPr>
          <w:r w:rsidRPr="00F0061C">
            <w:rPr>
              <w:rFonts w:cs="Calibri"/>
              <w:i/>
              <w:lang w:val="en-US"/>
            </w:rPr>
            <w:t>Task 2.</w:t>
          </w:r>
          <w:r>
            <w:rPr>
              <w:rFonts w:cs="Calibri"/>
              <w:i/>
              <w:lang w:val="en-US"/>
            </w:rPr>
            <w:t>6</w:t>
          </w:r>
          <w:r w:rsidRPr="00F0061C">
            <w:rPr>
              <w:rFonts w:cs="Calibri"/>
              <w:i/>
              <w:lang w:val="en-US"/>
            </w:rPr>
            <w:t>.</w:t>
          </w:r>
          <w:r>
            <w:rPr>
              <w:rFonts w:cs="Calibri"/>
              <w:lang w:val="en-US"/>
            </w:rPr>
            <w:t xml:space="preserve"> </w:t>
          </w:r>
          <w:r>
            <w:rPr>
              <w:i/>
              <w:lang w:val="en-US"/>
            </w:rPr>
            <w:t>Identifying mycorrhiza with molecular analyses</w:t>
          </w:r>
        </w:p>
        <w:p w14:paraId="4B714AC0" w14:textId="47600535" w:rsidR="00797F6D" w:rsidRDefault="00C650B8" w:rsidP="00797F6D">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w:t>
          </w:r>
          <w:r>
            <w:rPr>
              <w:rFonts w:cs="Calibri"/>
              <w:lang w:val="en-US"/>
            </w:rPr>
            <w:t>protocorms</w:t>
          </w:r>
          <w:r>
            <w:rPr>
              <w:rFonts w:cs="Calibri"/>
              <w:lang w:val="en-US"/>
            </w:rPr>
            <w:t xml:space="preserve"> as described in </w:t>
          </w:r>
          <w:r w:rsidRPr="00F00968">
            <w:rPr>
              <w:rFonts w:cs="Calibri"/>
              <w:i/>
              <w:lang w:val="en-US"/>
            </w:rPr>
            <w:t>Task 1.4</w:t>
          </w:r>
          <w:r>
            <w:rPr>
              <w:rFonts w:cs="Calibri"/>
              <w:lang w:val="en-US"/>
            </w:rPr>
            <w:t xml:space="preserve"> (WP1).</w:t>
          </w:r>
          <w:r w:rsidR="00797F6D">
            <w:rPr>
              <w:rFonts w:cs="Calibri"/>
              <w:lang w:val="en-US"/>
            </w:rPr>
            <w:t xml:space="preserve"> </w:t>
          </w:r>
          <w:r w:rsidR="00797F6D">
            <w:rPr>
              <w:rFonts w:cs="Calibri"/>
              <w:lang w:val="en-US"/>
            </w:rPr>
            <w:t>T</w:t>
          </w:r>
          <w:r w:rsidR="00797F6D">
            <w:rPr>
              <w:rFonts w:cs="Calibri"/>
              <w:lang w:val="en-US"/>
            </w:rPr>
            <w:t>his task is a milestone (M7</w:t>
          </w:r>
          <w:r w:rsidR="00797F6D">
            <w:rPr>
              <w:rFonts w:cs="Calibri"/>
              <w:lang w:val="en-US"/>
            </w:rPr>
            <w:t>), but I do not foresee major risks that endanger its completion.</w:t>
          </w:r>
        </w:p>
        <w:p w14:paraId="01D4EA2E" w14:textId="77777777" w:rsidR="00C650B8" w:rsidRPr="00823EE0" w:rsidRDefault="00C650B8" w:rsidP="00AA6EB7">
          <w:pPr>
            <w:widowControl w:val="0"/>
            <w:autoSpaceDE w:val="0"/>
            <w:autoSpaceDN w:val="0"/>
            <w:adjustRightInd w:val="0"/>
            <w:spacing w:after="0" w:line="240" w:lineRule="auto"/>
            <w:jc w:val="both"/>
            <w:rPr>
              <w:rFonts w:cs="Calibri"/>
              <w:lang w:val="en-US"/>
            </w:rPr>
          </w:pPr>
        </w:p>
        <w:p w14:paraId="5E5D2F54" w14:textId="7FA99FB5"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C650B8">
            <w:rPr>
              <w:rFonts w:cs="Calibri"/>
              <w:i/>
              <w:lang w:val="en-US"/>
            </w:rPr>
            <w:t>7</w:t>
          </w:r>
          <w:r w:rsidRPr="00823EE0">
            <w:rPr>
              <w:rFonts w:cs="Calibri"/>
              <w:i/>
              <w:lang w:val="en-US"/>
            </w:rPr>
            <w:t xml:space="preserve"> </w:t>
          </w:r>
          <w:r w:rsidR="00DF51C6" w:rsidRPr="00823EE0">
            <w:rPr>
              <w:rFonts w:cs="Calibri"/>
              <w:i/>
              <w:lang w:val="en-US"/>
            </w:rPr>
            <w:t>Data analysis</w:t>
          </w:r>
        </w:p>
        <w:p w14:paraId="37ED908B" w14:textId="5FFF2FC8" w:rsidR="00DF51C6" w:rsidRDefault="00F0061C" w:rsidP="00AA6EB7">
          <w:pPr>
            <w:widowControl w:val="0"/>
            <w:autoSpaceDE w:val="0"/>
            <w:autoSpaceDN w:val="0"/>
            <w:adjustRightInd w:val="0"/>
            <w:spacing w:after="0" w:line="240" w:lineRule="auto"/>
            <w:jc w:val="both"/>
            <w:rPr>
              <w:lang w:val="en-US" w:eastAsia="en-GB"/>
            </w:rPr>
          </w:pPr>
          <w:r>
            <w:rPr>
              <w:rFonts w:cs="Calibri"/>
              <w:lang w:val="en-GB"/>
            </w:rPr>
            <w:t xml:space="preserve">I will determine which bark fungi correspond to mycorrhizal taxa. </w:t>
          </w:r>
          <w:r w:rsidR="00DF51C6" w:rsidRPr="00AA6EB7">
            <w:rPr>
              <w:rFonts w:cs="Calibri"/>
              <w:lang w:val="en-GB"/>
            </w:rPr>
            <w:t xml:space="preserve">With this information, </w:t>
          </w:r>
          <w:r w:rsidR="00DF51C6" w:rsidRPr="00823EE0">
            <w:rPr>
              <w:lang w:val="en-US"/>
            </w:rPr>
            <w:t xml:space="preserve">I will be able to test H2, which states that the availability of free-living fungi changes over the vertical gradient of light. To this end, </w:t>
          </w:r>
          <w:r w:rsidR="00DF51C6" w:rsidRPr="00AA6EB7">
            <w:rPr>
              <w:rFonts w:cs="Calibri"/>
              <w:lang w:val="en-GB"/>
            </w:rPr>
            <w:t xml:space="preserve">I will first </w:t>
          </w:r>
          <w:r w:rsidR="00DF51C6" w:rsidRPr="00823EE0">
            <w:rPr>
              <w:rFonts w:cs="Times-Roman"/>
              <w:lang w:val="en-US"/>
            </w:rPr>
            <w:t>describe mycorrhiza community composition</w:t>
          </w:r>
          <w:r w:rsidR="00DF51C6" w:rsidRPr="00823EE0">
            <w:rPr>
              <w:rFonts w:cs="Times-Roman"/>
              <w:lang w:val="en-US"/>
            </w:rPr>
            <w:t xml:space="preserve">, richness and turnover across tree heights. I will perform non-metric multidimensional scaling (NMDS) </w:t>
          </w:r>
          <w:r w:rsidR="00DF51C6" w:rsidRPr="00823EE0">
            <w:rPr>
              <w:lang w:val="en-US" w:eastAsia="en-GB"/>
            </w:rPr>
            <w:t>analysis over a mycorrhizal OTU presence-absence matrix</w:t>
          </w:r>
          <w:r w:rsidR="00DF51C6" w:rsidRPr="00823EE0">
            <w:rPr>
              <w:rFonts w:cs="Times-Roman"/>
              <w:lang w:val="en-US"/>
            </w:rPr>
            <w:t xml:space="preserve"> and assess </w:t>
          </w:r>
          <w:r w:rsidR="00DF51C6" w:rsidRPr="00823EE0">
            <w:rPr>
              <w:lang w:val="en-US" w:eastAsia="en-GB"/>
            </w:rPr>
            <w:t xml:space="preserve">differences in species composition with PERMANOVA, estimate </w:t>
          </w:r>
          <w:r w:rsidR="00DF51C6" w:rsidRPr="00823EE0">
            <w:rPr>
              <w:rFonts w:cs="Times-Roman"/>
              <w:lang w:val="en-US"/>
            </w:rPr>
            <w:t>richness with rarefaction curves</w:t>
          </w:r>
          <w:r w:rsidR="007B6009">
            <w:rPr>
              <w:rFonts w:cs="Times-Roman"/>
              <w:lang w:val="en-US"/>
            </w:rPr>
            <w:t xml:space="preserve"> </w:t>
          </w:r>
          <w:r w:rsidR="007246A0">
            <w:rPr>
              <w:rFonts w:cs="Times-Roman"/>
              <w:lang w:val="en-US"/>
            </w:rPr>
            <w:fldChar w:fldCharType="begin" w:fldLock="1"/>
          </w:r>
          <w:r w:rsidR="007246A0">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mendeley":{"formattedCitation":"(Magurran, 2004)","plainTextFormattedCitation":"(Magurran, 2004)","previouslyFormattedCitation":"(Magurran, 2004)"},"properties":{"noteIndex":0},"schema":"https://github.com/citation-style-language/schema/raw/master/csl-citation.json"}</w:instrText>
          </w:r>
          <w:r w:rsidR="007246A0">
            <w:rPr>
              <w:rFonts w:cs="Times-Roman"/>
              <w:lang w:val="en-US"/>
            </w:rPr>
            <w:fldChar w:fldCharType="separate"/>
          </w:r>
          <w:r w:rsidR="007246A0" w:rsidRPr="007246A0">
            <w:rPr>
              <w:rFonts w:cs="Times-Roman"/>
              <w:noProof/>
              <w:lang w:val="en-US"/>
            </w:rPr>
            <w:t>(Magurran, 2004)</w:t>
          </w:r>
          <w:r w:rsidR="007246A0">
            <w:rPr>
              <w:rFonts w:cs="Times-Roman"/>
              <w:lang w:val="en-US"/>
            </w:rPr>
            <w:fldChar w:fldCharType="end"/>
          </w:r>
          <w:r w:rsidR="00DF51C6" w:rsidRPr="00823EE0">
            <w:rPr>
              <w:rFonts w:cs="Times-Roman"/>
              <w:lang w:val="en-US"/>
            </w:rPr>
            <w:t>, and</w:t>
          </w:r>
          <w:r w:rsidR="007246A0">
            <w:rPr>
              <w:rFonts w:cs="Times-Roman"/>
              <w:lang w:val="en-US"/>
            </w:rPr>
            <w:t xml:space="preserve"> </w:t>
          </w:r>
          <w:r w:rsidR="00DF51C6" w:rsidRPr="00823EE0">
            <w:rPr>
              <w:rFonts w:cs="Times-Roman"/>
              <w:lang w:val="en-US"/>
            </w:rPr>
            <w:t xml:space="preserve">turnover </w:t>
          </w:r>
          <w:r w:rsidR="00DF51C6" w:rsidRPr="00823EE0">
            <w:rPr>
              <w:lang w:val="en-US" w:eastAsia="en-GB"/>
            </w:rPr>
            <w:t>using Jaccard index</w:t>
          </w:r>
          <w:r w:rsidR="007246A0">
            <w:rPr>
              <w:lang w:val="en-US" w:eastAsia="en-GB"/>
            </w:rPr>
            <w:t xml:space="preserve"> </w:t>
          </w:r>
          <w:r w:rsidR="007246A0">
            <w:rPr>
              <w:lang w:val="en-US" w:eastAsia="en-GB"/>
            </w:rPr>
            <w:fldChar w:fldCharType="begin" w:fldLock="1"/>
          </w:r>
          <w:r w:rsidR="004A7DFC">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7246A0">
            <w:rPr>
              <w:lang w:val="en-US" w:eastAsia="en-GB"/>
            </w:rPr>
            <w:fldChar w:fldCharType="separate"/>
          </w:r>
          <w:r w:rsidR="007246A0" w:rsidRPr="007246A0">
            <w:rPr>
              <w:noProof/>
              <w:lang w:val="en-US" w:eastAsia="en-GB"/>
            </w:rPr>
            <w:t xml:space="preserve">(Cardoso </w:t>
          </w:r>
          <w:r w:rsidR="007246A0" w:rsidRPr="007246A0">
            <w:rPr>
              <w:i/>
              <w:noProof/>
              <w:lang w:val="en-US" w:eastAsia="en-GB"/>
            </w:rPr>
            <w:t>et al.</w:t>
          </w:r>
          <w:r w:rsidR="007246A0" w:rsidRPr="007246A0">
            <w:rPr>
              <w:noProof/>
              <w:lang w:val="en-US" w:eastAsia="en-GB"/>
            </w:rPr>
            <w:t>, 2015)</w:t>
          </w:r>
          <w:r w:rsidR="007246A0">
            <w:rPr>
              <w:lang w:val="en-US" w:eastAsia="en-GB"/>
            </w:rPr>
            <w:fldChar w:fldCharType="end"/>
          </w:r>
          <w:r w:rsidR="00DF51C6" w:rsidRPr="00823EE0">
            <w:rPr>
              <w:lang w:val="en-US" w:eastAsia="en-GB"/>
            </w:rPr>
            <w:t xml:space="preserve">. Second, I will test whether mycorrhizal fungi communities vary over the tree trunk </w:t>
          </w:r>
          <w:r w:rsidR="00823EE0">
            <w:rPr>
              <w:lang w:val="en-US" w:eastAsia="en-GB"/>
            </w:rPr>
            <w:t xml:space="preserve">by </w:t>
          </w:r>
          <w:r w:rsidR="00DF51C6" w:rsidRPr="00823EE0">
            <w:rPr>
              <w:lang w:val="en-US" w:eastAsia="en-GB"/>
            </w:rPr>
            <w:t>building 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566FB63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w:t>
          </w:r>
          <w:r w:rsidR="001D0652">
            <w:rPr>
              <w:b/>
              <w:lang w:val="en-US"/>
            </w:rPr>
            <w:t>richness</w:t>
          </w:r>
          <w:r w:rsidR="00DF51C6" w:rsidRPr="006B20C0">
            <w:rPr>
              <w:lang w:val="en-US"/>
            </w:rPr>
            <w:t xml:space="preserve"> and </w:t>
          </w:r>
          <w:r w:rsidR="00DF51C6" w:rsidRPr="00B90ADF">
            <w:rPr>
              <w:b/>
              <w:lang w:val="en-US"/>
            </w:rPr>
            <w:t>composition</w:t>
          </w:r>
          <w:r w:rsidR="00DF51C6" w:rsidRPr="006B20C0">
            <w:rPr>
              <w:lang w:val="en-US"/>
            </w:rPr>
            <w:t xml:space="preserve"> 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DF51C6" w:rsidRPr="00B90ADF">
            <w:rPr>
              <w:lang w:val="en-US"/>
            </w:rPr>
            <w:t>roots</w:t>
          </w:r>
          <w:r w:rsidR="00DF51C6" w:rsidRPr="006B20C0">
            <w:rPr>
              <w:lang w:val="en-US"/>
            </w:rPr>
            <w:t xml:space="preserve">. </w:t>
          </w:r>
          <w:r w:rsidR="001D0652">
            <w:rPr>
              <w:rFonts w:cs="Calibri"/>
              <w:lang w:val="en-US"/>
            </w:rPr>
            <w:t>T</w:t>
          </w:r>
          <w:r w:rsidR="00DF51C6" w:rsidRPr="006B20C0">
            <w:rPr>
              <w:rFonts w:cs="Calibri"/>
              <w:lang w:val="en-US"/>
            </w:rPr>
            <w:t xml:space="preserve">o test the hypothesis that </w:t>
          </w:r>
          <w:r w:rsidR="00DF51C6" w:rsidRPr="006B20C0">
            <w:rPr>
              <w:lang w:val="en-US"/>
            </w:rPr>
            <w:t xml:space="preserve">seedlings will have a greater </w:t>
          </w:r>
          <w:r w:rsidR="001D0652">
            <w:rPr>
              <w:lang w:val="en-US"/>
            </w:rPr>
            <w:t>richness</w:t>
          </w:r>
          <w:r w:rsidR="00DF51C6" w:rsidRPr="006B20C0">
            <w:rPr>
              <w:lang w:val="en-US"/>
            </w:rPr>
            <w:t xml:space="preserve"> of mycorrhizal fungi than adults (</w:t>
          </w:r>
          <w:r w:rsidR="00DF51C6" w:rsidRPr="008E72EE">
            <w:rPr>
              <w:b/>
              <w:lang w:val="en-US"/>
            </w:rPr>
            <w:t>H3</w:t>
          </w:r>
          <w:r w:rsidR="00DF51C6" w:rsidRPr="006B20C0">
            <w:rPr>
              <w:lang w:val="en-US"/>
            </w:rPr>
            <w:t>)</w:t>
          </w:r>
          <w:r w:rsidR="00DF51C6" w:rsidRPr="006B20C0">
            <w:rPr>
              <w:rFonts w:cs="Calibri"/>
              <w:lang w:val="en-US"/>
            </w:rPr>
            <w:t xml:space="preserve">, I will calculate </w:t>
          </w:r>
          <w:r w:rsidR="00DF51C6" w:rsidRPr="00B90ADF">
            <w:rPr>
              <w:rFonts w:cs="Calibri"/>
              <w:b/>
              <w:lang w:val="en-US"/>
            </w:rPr>
            <w:t xml:space="preserve">mycorrhizal OTU </w:t>
          </w:r>
          <w:r w:rsidR="001D0652">
            <w:rPr>
              <w:rFonts w:cs="Calibri"/>
              <w:b/>
              <w:lang w:val="en-US"/>
            </w:rPr>
            <w:t>richness</w:t>
          </w:r>
          <w:r w:rsidR="00DF51C6" w:rsidRPr="00B90ADF">
            <w:rPr>
              <w:rFonts w:cs="Calibri"/>
              <w:b/>
              <w:lang w:val="en-US"/>
            </w:rPr>
            <w:t xml:space="preserve"> in seedlings and adults</w:t>
          </w:r>
          <w:r w:rsidR="00C92B9A">
            <w:rPr>
              <w:rFonts w:cs="Calibri"/>
              <w:lang w:val="en-US"/>
            </w:rPr>
            <w:t xml:space="preserve"> for each species.</w:t>
          </w:r>
        </w:p>
        <w:p w14:paraId="3A3FB1CC" w14:textId="77777777" w:rsidR="00144F7B" w:rsidRDefault="00144F7B" w:rsidP="00AA6EB7">
          <w:pPr>
            <w:spacing w:after="0" w:line="240" w:lineRule="auto"/>
            <w:jc w:val="both"/>
            <w:rPr>
              <w:rFonts w:cs="Calibri"/>
              <w:lang w:val="en-US"/>
            </w:rPr>
          </w:pPr>
        </w:p>
        <w:p w14:paraId="0E8A7ECA" w14:textId="46F295F2" w:rsidR="00AE43DE" w:rsidRPr="001D0652" w:rsidRDefault="00144F7B" w:rsidP="00AA6EB7">
          <w:pPr>
            <w:spacing w:after="0" w:line="240" w:lineRule="auto"/>
            <w:jc w:val="both"/>
            <w:rPr>
              <w:rFonts w:cs="Calibri"/>
              <w:i/>
              <w:lang w:val="en-US"/>
            </w:rPr>
          </w:pPr>
          <w:r w:rsidRPr="007147E1">
            <w:rPr>
              <w:rFonts w:cs="Calibri"/>
              <w:i/>
              <w:lang w:val="en-US"/>
            </w:rPr>
            <w:t>Sampling</w:t>
          </w:r>
          <w:r w:rsidR="001D0652">
            <w:rPr>
              <w:rFonts w:cs="Calibri"/>
              <w:i/>
              <w:lang w:val="en-US"/>
            </w:rPr>
            <w:t xml:space="preserve"> - </w:t>
          </w:r>
          <w:r w:rsidR="0016152A">
            <w:rPr>
              <w:rFonts w:cs="Calibri"/>
              <w:lang w:val="en-US"/>
            </w:rPr>
            <w:t xml:space="preserve">I will use the data </w:t>
          </w:r>
          <w:r w:rsidR="00BE5E2E">
            <w:rPr>
              <w:rFonts w:cs="Calibri"/>
              <w:lang w:val="en-US"/>
            </w:rPr>
            <w:t>of</w:t>
          </w:r>
          <w:r w:rsidR="00C92B9A">
            <w:rPr>
              <w:rFonts w:cs="Calibri"/>
              <w:lang w:val="en-US"/>
            </w:rPr>
            <w:t xml:space="preserve"> the four species </w:t>
          </w:r>
          <w:r w:rsidR="00BE5E2E">
            <w:rPr>
              <w:rFonts w:cs="Calibri"/>
              <w:lang w:val="en-US"/>
            </w:rPr>
            <w:t>collected</w:t>
          </w:r>
          <w:r w:rsidR="00BE5E2E">
            <w:rPr>
              <w:rFonts w:cs="Calibri"/>
              <w:lang w:val="en-US"/>
            </w:rPr>
            <w:t xml:space="preserve"> in WP2</w:t>
          </w:r>
          <w:r w:rsidR="0016152A">
            <w:rPr>
              <w:rFonts w:cs="Calibri"/>
              <w:lang w:val="en-US"/>
            </w:rPr>
            <w:t xml:space="preserve">: OTUs obtained from adult orchid roots in </w:t>
          </w:r>
          <w:r w:rsidR="0016152A" w:rsidRPr="00A746B6">
            <w:rPr>
              <w:rFonts w:cs="Calibri"/>
              <w:i/>
              <w:lang w:val="en-US"/>
            </w:rPr>
            <w:t>Task 2.2</w:t>
          </w:r>
          <w:r w:rsidR="0016152A">
            <w:rPr>
              <w:rFonts w:cs="Calibri"/>
              <w:lang w:val="en-US"/>
            </w:rPr>
            <w:t xml:space="preserve">, and OTUs obtained from seedling roots </w:t>
          </w:r>
          <w:r w:rsidR="001D0652">
            <w:rPr>
              <w:rFonts w:cs="Calibri"/>
              <w:lang w:val="en-US"/>
            </w:rPr>
            <w:t xml:space="preserve">from germination assays </w:t>
          </w:r>
          <w:r w:rsidR="0016152A">
            <w:rPr>
              <w:rFonts w:cs="Calibri"/>
              <w:lang w:val="en-US"/>
            </w:rPr>
            <w:t xml:space="preserve">in </w:t>
          </w:r>
          <w:r w:rsidR="0016152A" w:rsidRPr="00A746B6">
            <w:rPr>
              <w:rFonts w:cs="Calibri"/>
              <w:i/>
              <w:lang w:val="en-US"/>
            </w:rPr>
            <w:t>Task 2.3</w:t>
          </w:r>
          <w:r w:rsidR="0016152A">
            <w:rPr>
              <w:rFonts w:cs="Calibri"/>
              <w:lang w:val="en-US"/>
            </w:rPr>
            <w:t>.</w:t>
          </w:r>
        </w:p>
        <w:p w14:paraId="14B86127" w14:textId="0073BFFE" w:rsidR="00144F7B" w:rsidRDefault="00144F7B" w:rsidP="00AA6EB7">
          <w:pPr>
            <w:spacing w:after="0" w:line="240" w:lineRule="auto"/>
            <w:jc w:val="both"/>
            <w:rPr>
              <w:rFonts w:cs="Calibri"/>
              <w:lang w:val="en-US"/>
            </w:rPr>
          </w:pPr>
        </w:p>
        <w:p w14:paraId="7399328C" w14:textId="01DFDDB3" w:rsidR="00144F7B" w:rsidRPr="001D0652" w:rsidRDefault="00144F7B" w:rsidP="00AA6EB7">
          <w:pPr>
            <w:spacing w:after="0" w:line="240" w:lineRule="auto"/>
            <w:jc w:val="both"/>
            <w:rPr>
              <w:rFonts w:cs="Calibri"/>
              <w:i/>
              <w:lang w:val="en-US"/>
            </w:rPr>
          </w:pPr>
          <w:r w:rsidRPr="001D0652">
            <w:rPr>
              <w:rFonts w:cs="Calibri"/>
              <w:i/>
              <w:lang w:val="en-US"/>
            </w:rPr>
            <w:t>Task 3.</w:t>
          </w:r>
          <w:r w:rsidR="0016152A" w:rsidRPr="001D0652">
            <w:rPr>
              <w:rFonts w:cs="Calibri"/>
              <w:i/>
              <w:lang w:val="en-US"/>
            </w:rPr>
            <w:t>1</w:t>
          </w:r>
          <w:r w:rsidRPr="001D0652">
            <w:rPr>
              <w:rFonts w:cs="Calibri"/>
              <w:i/>
              <w:lang w:val="en-US"/>
            </w:rPr>
            <w:t xml:space="preserve"> Data analysis</w:t>
          </w:r>
        </w:p>
        <w:p w14:paraId="1D8E5AB4" w14:textId="7779D04F" w:rsidR="00403F16" w:rsidRDefault="001D0652" w:rsidP="00AA6EB7">
          <w:pPr>
            <w:spacing w:after="0" w:line="240" w:lineRule="auto"/>
            <w:jc w:val="both"/>
            <w:rPr>
              <w:rFonts w:cs="Calibri"/>
              <w:lang w:val="en-US"/>
            </w:rPr>
          </w:pPr>
          <w:r w:rsidRPr="006B20C0">
            <w:rPr>
              <w:rFonts w:cs="Calibri"/>
              <w:lang w:val="en-US"/>
            </w:rPr>
            <w:lastRenderedPageBreak/>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 </w:t>
          </w:r>
          <w:r>
            <w:rPr>
              <w:lang w:val="en-US" w:eastAsia="en-GB"/>
            </w:rPr>
            <w:t xml:space="preserve">by </w:t>
          </w:r>
          <w:r w:rsidRPr="00823EE0">
            <w:rPr>
              <w:lang w:val="en-US" w:eastAsia="en-GB"/>
            </w:rPr>
            <w:t>building linear models.</w:t>
          </w:r>
          <w:r w:rsidR="00C92B9A">
            <w:rPr>
              <w:lang w:val="en-US" w:eastAsia="en-GB"/>
            </w:rPr>
            <w:t xml:space="preserve"> I expect seedlings to associate with a greater number of fungi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p>
        <w:p w14:paraId="375CF528" w14:textId="77777777" w:rsidR="00144F7B" w:rsidRDefault="00144F7B" w:rsidP="00AA6EB7">
          <w:pPr>
            <w:spacing w:after="0" w:line="240" w:lineRule="auto"/>
            <w:jc w:val="both"/>
            <w:rPr>
              <w:rFonts w:cs="Calibri"/>
              <w:lang w:val="en-US"/>
            </w:rPr>
          </w:pPr>
        </w:p>
        <w:p w14:paraId="16750326" w14:textId="76DE1C14" w:rsidR="001D0652" w:rsidRDefault="00DF51C6" w:rsidP="00AA6EB7">
          <w:pPr>
            <w:widowControl w:val="0"/>
            <w:autoSpaceDE w:val="0"/>
            <w:autoSpaceDN w:val="0"/>
            <w:adjustRightInd w:val="0"/>
            <w:spacing w:after="0" w:line="240" w:lineRule="auto"/>
            <w:jc w:val="both"/>
            <w:rPr>
              <w:rFonts w:cs="Calibri"/>
              <w:lang w:val="en-US"/>
            </w:rPr>
          </w:pPr>
          <w:r w:rsidRPr="002F374F">
            <w:rPr>
              <w:rFonts w:cs="Calibri"/>
              <w:lang w:val="en-US"/>
            </w:rPr>
            <w:t>To test the hypothesis that ontogenetic partner turnover occurs through sampling effects rather than complementarity (</w:t>
          </w:r>
          <w:r w:rsidRPr="007147E1">
            <w:rPr>
              <w:rFonts w:cs="Calibri"/>
              <w:b/>
              <w:lang w:val="en-US"/>
            </w:rPr>
            <w:t>H4</w:t>
          </w:r>
          <w:r w:rsidRPr="002F374F">
            <w:rPr>
              <w:rFonts w:cs="Calibri"/>
              <w:lang w:val="en-US"/>
            </w:rPr>
            <w:t xml:space="preserve">), I will calculate OTU </w:t>
          </w:r>
          <w:r w:rsidR="001D0652">
            <w:rPr>
              <w:rFonts w:cs="Calibri"/>
              <w:lang w:val="en-US"/>
            </w:rPr>
            <w:t xml:space="preserve">composition </w:t>
          </w:r>
          <w:r w:rsidRPr="002F374F">
            <w:rPr>
              <w:rFonts w:cs="Calibri"/>
              <w:lang w:val="en-US"/>
            </w:rPr>
            <w:t>turnover from seedlings to adults</w:t>
          </w:r>
          <w:r w:rsidR="001D0652">
            <w:rPr>
              <w:rFonts w:cs="Calibri"/>
              <w:lang w:val="en-US"/>
            </w:rPr>
            <w:t>.</w:t>
          </w:r>
        </w:p>
        <w:p w14:paraId="6D8FEB30" w14:textId="77777777" w:rsidR="001D0652" w:rsidRDefault="001D0652" w:rsidP="00AA6EB7">
          <w:pPr>
            <w:widowControl w:val="0"/>
            <w:autoSpaceDE w:val="0"/>
            <w:autoSpaceDN w:val="0"/>
            <w:adjustRightInd w:val="0"/>
            <w:spacing w:after="0" w:line="240" w:lineRule="auto"/>
            <w:jc w:val="both"/>
            <w:rPr>
              <w:rFonts w:cs="Calibri"/>
              <w:lang w:val="en-US"/>
            </w:rPr>
          </w:pPr>
        </w:p>
        <w:p w14:paraId="0CF64C5B" w14:textId="5CE2CB3F" w:rsidR="001D0652" w:rsidRDefault="001D0652" w:rsidP="001D0652">
          <w:pPr>
            <w:widowControl w:val="0"/>
            <w:autoSpaceDE w:val="0"/>
            <w:autoSpaceDN w:val="0"/>
            <w:adjustRightInd w:val="0"/>
            <w:spacing w:after="0" w:line="240" w:lineRule="auto"/>
            <w:jc w:val="both"/>
            <w:rPr>
              <w:rFonts w:cs="Calibri"/>
              <w:lang w:val="en-US"/>
            </w:rPr>
          </w:pPr>
          <w:r w:rsidRPr="001D0652">
            <w:rPr>
              <w:rFonts w:cs="Calibri"/>
              <w:i/>
              <w:lang w:val="en-US"/>
            </w:rPr>
            <w:t>Sampling</w:t>
          </w:r>
          <w:r>
            <w:rPr>
              <w:rFonts w:cs="Calibri"/>
              <w:i/>
              <w:lang w:val="en-US"/>
            </w:rPr>
            <w:t xml:space="preserve"> - </w:t>
          </w:r>
          <w:r>
            <w:rPr>
              <w:rFonts w:cs="Calibri"/>
              <w:lang w:val="en-US"/>
            </w:rPr>
            <w:t xml:space="preserve">I will use the data </w:t>
          </w:r>
          <w:r w:rsidR="00BE5E2E">
            <w:rPr>
              <w:rFonts w:cs="Calibri"/>
              <w:lang w:val="en-US"/>
            </w:rPr>
            <w:t>of</w:t>
          </w:r>
          <w:r w:rsidR="00C92B9A">
            <w:rPr>
              <w:rFonts w:cs="Calibri"/>
              <w:lang w:val="en-US"/>
            </w:rPr>
            <w:t xml:space="preserve"> the four species </w:t>
          </w:r>
          <w:r w:rsidR="00BE5E2E">
            <w:rPr>
              <w:rFonts w:cs="Calibri"/>
              <w:lang w:val="en-US"/>
            </w:rPr>
            <w:t>collected in WP2</w:t>
          </w:r>
          <w:r>
            <w:rPr>
              <w:rFonts w:cs="Calibri"/>
              <w:lang w:val="en-US"/>
            </w:rPr>
            <w:t>: OTUs obtained from adult orchid roots in Task 2.2, and OTUs obtained from seedling roots from germination assays in Task 2.3.</w:t>
          </w:r>
        </w:p>
        <w:p w14:paraId="10AF11DB" w14:textId="77777777" w:rsidR="001D0652" w:rsidRDefault="001D0652" w:rsidP="00AA6EB7">
          <w:pPr>
            <w:widowControl w:val="0"/>
            <w:autoSpaceDE w:val="0"/>
            <w:autoSpaceDN w:val="0"/>
            <w:adjustRightInd w:val="0"/>
            <w:spacing w:after="0" w:line="240" w:lineRule="auto"/>
            <w:jc w:val="both"/>
            <w:rPr>
              <w:rFonts w:cs="Calibri"/>
              <w:lang w:val="en-US"/>
            </w:rPr>
          </w:pPr>
        </w:p>
        <w:p w14:paraId="5FDC003F" w14:textId="183C5385" w:rsidR="001D0652" w:rsidRPr="001D0652" w:rsidRDefault="001D0652" w:rsidP="00AA6EB7">
          <w:pPr>
            <w:widowControl w:val="0"/>
            <w:autoSpaceDE w:val="0"/>
            <w:autoSpaceDN w:val="0"/>
            <w:adjustRightInd w:val="0"/>
            <w:spacing w:after="0" w:line="240" w:lineRule="auto"/>
            <w:jc w:val="both"/>
            <w:rPr>
              <w:rFonts w:cs="Calibri"/>
              <w:i/>
              <w:lang w:val="en-US"/>
            </w:rPr>
          </w:pPr>
          <w:r w:rsidRPr="001D0652">
            <w:rPr>
              <w:rFonts w:cs="Calibri"/>
              <w:i/>
              <w:lang w:val="en-US"/>
            </w:rPr>
            <w:t>Task 3.2 Data analysis</w:t>
          </w:r>
        </w:p>
        <w:p w14:paraId="088A39F0" w14:textId="0145EE0C"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obtain</w:t>
          </w:r>
          <w:r w:rsidRPr="006B20C0">
            <w:rPr>
              <w:rFonts w:cs="Calibri"/>
              <w:lang w:val="en-US"/>
            </w:rPr>
            <w:t xml:space="preserve"> </w:t>
          </w:r>
          <w:r w:rsidRPr="00B90ADF">
            <w:rPr>
              <w:rFonts w:cs="Calibri"/>
              <w:b/>
              <w:lang w:val="en-US"/>
            </w:rPr>
            <w:t xml:space="preserve">mycorrhizal OTU </w:t>
          </w:r>
          <w:r>
            <w:rPr>
              <w:rFonts w:cs="Calibri"/>
              <w:b/>
              <w:lang w:val="en-US"/>
            </w:rPr>
            <w:t>composition</w:t>
          </w:r>
          <w:r w:rsidRPr="00B90ADF">
            <w:rPr>
              <w:rFonts w:cs="Calibri"/>
              <w:b/>
              <w:lang w:val="en-US"/>
            </w:rPr>
            <w:t xml:space="preserve"> in seedlings and adults</w:t>
          </w:r>
          <w:r w:rsidRPr="006B20C0">
            <w:rPr>
              <w:rFonts w:cs="Calibri"/>
              <w:lang w:val="en-US"/>
            </w:rPr>
            <w:t xml:space="preserve"> for each species</w:t>
          </w:r>
          <w:r>
            <w:rPr>
              <w:rFonts w:cs="Calibri"/>
              <w:lang w:val="en-US"/>
            </w:rPr>
            <w:t>.</w:t>
          </w:r>
          <w:r w:rsidR="00DF51C6" w:rsidRPr="002F374F">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Pr>
              <w:rFonts w:cs="Calibri"/>
              <w:lang w:val="en-US"/>
            </w:rPr>
            <w:t xml:space="preserve"> </w:t>
          </w:r>
          <w:r w:rsidR="004A7DFC">
            <w:rPr>
              <w:rFonts w:cs="Calibri"/>
              <w:lang w:val="en-US"/>
            </w:rPr>
            <w:fldChar w:fldCharType="begin" w:fldLock="1"/>
          </w:r>
          <w:r w:rsidR="00D86043">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4A7DFC">
            <w:rPr>
              <w:rFonts w:cs="Calibri"/>
              <w:lang w:val="en-US"/>
            </w:rPr>
            <w:fldChar w:fldCharType="separate"/>
          </w:r>
          <w:r w:rsidR="004A7DFC" w:rsidRPr="004A7DFC">
            <w:rPr>
              <w:rFonts w:cs="Calibri"/>
              <w:noProof/>
              <w:lang w:val="en-US"/>
            </w:rPr>
            <w:t xml:space="preserve">(Cardoso </w:t>
          </w:r>
          <w:r w:rsidR="004A7DFC" w:rsidRPr="004A7DFC">
            <w:rPr>
              <w:rFonts w:cs="Calibri"/>
              <w:i/>
              <w:noProof/>
              <w:lang w:val="en-US"/>
            </w:rPr>
            <w:t>et al.</w:t>
          </w:r>
          <w:r w:rsidR="004A7DFC" w:rsidRPr="004A7DFC">
            <w:rPr>
              <w:rFonts w:cs="Calibri"/>
              <w:noProof/>
              <w:lang w:val="en-US"/>
            </w:rPr>
            <w:t>, 2015)</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w:t>
          </w:r>
          <w:r w:rsidR="007147E1">
            <w:rPr>
              <w:rFonts w:cs="Calibri"/>
              <w:lang w:val="en-US"/>
            </w:rPr>
            <w:t xml:space="preserve">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 xml:space="preserve">indicate that mycorrhyzal 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r w:rsidRPr="002F374F">
            <w:rPr>
              <w:rFonts w:cs="Calibri"/>
              <w:b/>
              <w:lang w:val="en-US"/>
            </w:rPr>
            <w:t>WORK PLAN</w:t>
          </w:r>
        </w:p>
        <w:p w14:paraId="1B6C03FE" w14:textId="6FB89F0B"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xml:space="preserve">), </w:t>
          </w:r>
          <w:r w:rsidR="00F728F0">
            <w:rPr>
              <w:rFonts w:cs="TimesNewRomanPSMT"/>
              <w:lang w:val="en-US"/>
            </w:rPr>
            <w:t>seven</w:t>
          </w:r>
          <w:r w:rsidRPr="00BF6157">
            <w:rPr>
              <w:rFonts w:cs="TimesNewRomanPSMT"/>
              <w:lang w:val="en-US"/>
            </w:rPr>
            <w:t xml:space="preserve"> milestones (</w:t>
          </w:r>
          <w:r w:rsidRPr="00BF6157">
            <w:rPr>
              <w:rFonts w:cs="TimesNewRomanPSMT"/>
              <w:b/>
              <w:lang w:val="en-US"/>
            </w:rPr>
            <w:t>M</w:t>
          </w:r>
          <w:r w:rsidRPr="00BF6157">
            <w:rPr>
              <w:rFonts w:cs="TimesNewRomanPSMT"/>
              <w:lang w:val="en-US"/>
            </w:rPr>
            <w:t xml:space="preserve">) and </w:t>
          </w:r>
          <w:r w:rsidR="00101A10">
            <w:rPr>
              <w:rFonts w:cs="TimesNewRomanPSMT"/>
              <w:lang w:val="en-US"/>
            </w:rPr>
            <w:t>three</w:t>
          </w:r>
          <w:r w:rsidRPr="00BF6157">
            <w:rPr>
              <w:rFonts w:cs="TimesNewRomanPSMT"/>
              <w:lang w:val="en-US"/>
            </w:rPr>
            <w:t xml:space="preserve">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45CB5C2A"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w:t>
          </w:r>
          <w:r w:rsidR="00C650B8">
            <w:rPr>
              <w:rFonts w:cs="ArialNarrow"/>
              <w:color w:val="000000"/>
              <w:lang w:val="en-US"/>
            </w:rPr>
            <w:t>tasks</w:t>
          </w:r>
          <w:r w:rsidR="00123CC6" w:rsidRPr="00BF6157">
            <w:rPr>
              <w:rFonts w:cs="ArialNarrow"/>
              <w:color w:val="000000"/>
              <w:lang w:val="en-US"/>
            </w:rPr>
            <w:t xml:space="preserve">; </w:t>
          </w:r>
          <w:r w:rsidR="00C650B8">
            <w:rPr>
              <w:rFonts w:cs="ArialNarrow"/>
              <w:color w:val="000000"/>
              <w:lang w:val="en-US"/>
            </w:rPr>
            <w:t>green: administrative process</w:t>
          </w:r>
          <w:r w:rsidR="00123CC6" w:rsidRPr="002F374F">
            <w:rPr>
              <w:rFonts w:cs="ArialNarrow"/>
              <w:color w:val="000000"/>
              <w:lang w:val="en-US"/>
            </w:rPr>
            <w:t>.</w:t>
          </w:r>
        </w:p>
        <w:p w14:paraId="039C1C50" w14:textId="77777777" w:rsidR="00BE5E2E" w:rsidRDefault="00C650B8" w:rsidP="00AA6EB7">
          <w:pPr>
            <w:autoSpaceDE w:val="0"/>
            <w:autoSpaceDN w:val="0"/>
            <w:adjustRightInd w:val="0"/>
            <w:spacing w:after="0" w:line="240" w:lineRule="auto"/>
            <w:jc w:val="both"/>
            <w:rPr>
              <w:rFonts w:cs="Calibri"/>
            </w:rPr>
          </w:pPr>
          <w:r w:rsidRPr="00C650B8">
            <w:drawing>
              <wp:inline distT="0" distB="0" distL="0" distR="0" wp14:anchorId="534E90C3" wp14:editId="356242C2">
                <wp:extent cx="5579745" cy="2028966"/>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9745" cy="2028966"/>
                        </a:xfrm>
                        <a:prstGeom prst="rect">
                          <a:avLst/>
                        </a:prstGeom>
                        <a:noFill/>
                        <a:ln>
                          <a:noFill/>
                        </a:ln>
                      </pic:spPr>
                    </pic:pic>
                  </a:graphicData>
                </a:graphic>
              </wp:inline>
            </w:drawing>
          </w:r>
        </w:p>
        <w:p w14:paraId="4B0B02D3" w14:textId="16F6D62C" w:rsidR="000D3440" w:rsidRPr="00AA6EB7" w:rsidRDefault="001D0652"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sdt>
      <w:sdtPr>
        <w:id w:val="-1548132227"/>
        <w:placeholder>
          <w:docPart w:val="7C79C30BEE5848F78F0EFBED6FD0F603"/>
        </w:placeholder>
      </w:sdtPr>
      <w:sdtContent>
        <w:p w14:paraId="2383B35D" w14:textId="080F47C6" w:rsidR="00BB0A14" w:rsidRPr="00BB0A14" w:rsidRDefault="00C433A2" w:rsidP="00BB0A14">
          <w:pPr>
            <w:widowControl w:val="0"/>
            <w:autoSpaceDE w:val="0"/>
            <w:autoSpaceDN w:val="0"/>
            <w:adjustRightInd w:val="0"/>
            <w:spacing w:after="0"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BB0A14" w:rsidRPr="00BB0A14">
            <w:rPr>
              <w:rFonts w:ascii="Calibri" w:hAnsi="Calibri" w:cs="Times New Roman"/>
              <w:b/>
              <w:bCs/>
              <w:noProof/>
              <w:szCs w:val="24"/>
            </w:rPr>
            <w:t>Afkhami M, McIntyre P, Strauss S</w:t>
          </w:r>
          <w:r w:rsidR="00BB0A14" w:rsidRPr="00BB0A14">
            <w:rPr>
              <w:rFonts w:ascii="Calibri" w:hAnsi="Calibri" w:cs="Times New Roman"/>
              <w:noProof/>
              <w:szCs w:val="24"/>
            </w:rPr>
            <w:t xml:space="preserve">. </w:t>
          </w:r>
          <w:r w:rsidR="00BB0A14" w:rsidRPr="00BB0A14">
            <w:rPr>
              <w:rFonts w:ascii="Calibri" w:hAnsi="Calibri" w:cs="Times New Roman"/>
              <w:b/>
              <w:bCs/>
              <w:noProof/>
              <w:szCs w:val="24"/>
            </w:rPr>
            <w:t>2014</w:t>
          </w:r>
          <w:r w:rsidR="00BB0A14" w:rsidRPr="00BB0A14">
            <w:rPr>
              <w:rFonts w:ascii="Calibri" w:hAnsi="Calibri" w:cs="Times New Roman"/>
              <w:noProof/>
              <w:szCs w:val="24"/>
            </w:rPr>
            <w:t xml:space="preserve">. Mutualist-mediated effects on species ’ range limits across large geographic scales. </w:t>
          </w:r>
          <w:r w:rsidR="00BB0A14" w:rsidRPr="00BB0A14">
            <w:rPr>
              <w:rFonts w:ascii="Calibri" w:hAnsi="Calibri" w:cs="Times New Roman"/>
              <w:i/>
              <w:iCs/>
              <w:noProof/>
              <w:szCs w:val="24"/>
            </w:rPr>
            <w:t>Ecology Letters</w:t>
          </w:r>
          <w:r w:rsidR="00BB0A14" w:rsidRPr="00BB0A14">
            <w:rPr>
              <w:rFonts w:ascii="Calibri" w:hAnsi="Calibri" w:cs="Times New Roman"/>
              <w:noProof/>
              <w:szCs w:val="24"/>
            </w:rPr>
            <w:t>: 1265–1273.</w:t>
          </w:r>
        </w:p>
        <w:p w14:paraId="0E84C11E"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De Bacco C, Power EA, Larremore DB, Moore C</w:t>
          </w:r>
          <w:r w:rsidRPr="00BB0A14">
            <w:rPr>
              <w:rFonts w:ascii="Calibri" w:hAnsi="Calibri" w:cs="Times New Roman"/>
              <w:noProof/>
              <w:szCs w:val="24"/>
            </w:rPr>
            <w:t xml:space="preserve">. </w:t>
          </w:r>
          <w:r w:rsidRPr="00BB0A14">
            <w:rPr>
              <w:rFonts w:ascii="Calibri" w:hAnsi="Calibri" w:cs="Times New Roman"/>
              <w:b/>
              <w:bCs/>
              <w:noProof/>
              <w:szCs w:val="24"/>
            </w:rPr>
            <w:t>2017</w:t>
          </w:r>
          <w:r w:rsidRPr="00BB0A14">
            <w:rPr>
              <w:rFonts w:ascii="Calibri" w:hAnsi="Calibri" w:cs="Times New Roman"/>
              <w:noProof/>
              <w:szCs w:val="24"/>
            </w:rPr>
            <w:t xml:space="preserve">. Community detection , link prediction , and layer interdependence in multilayer networks. </w:t>
          </w:r>
          <w:r w:rsidRPr="00BB0A14">
            <w:rPr>
              <w:rFonts w:ascii="Calibri" w:hAnsi="Calibri" w:cs="Times New Roman"/>
              <w:i/>
              <w:iCs/>
              <w:noProof/>
              <w:szCs w:val="24"/>
            </w:rPr>
            <w:t>Physical Review E</w:t>
          </w:r>
          <w:r w:rsidRPr="00BB0A14">
            <w:rPr>
              <w:rFonts w:ascii="Calibri" w:hAnsi="Calibri" w:cs="Times New Roman"/>
              <w:noProof/>
              <w:szCs w:val="24"/>
            </w:rPr>
            <w:t xml:space="preserve"> </w:t>
          </w:r>
          <w:r w:rsidRPr="00BB0A14">
            <w:rPr>
              <w:rFonts w:ascii="Calibri" w:hAnsi="Calibri" w:cs="Times New Roman"/>
              <w:b/>
              <w:bCs/>
              <w:noProof/>
              <w:szCs w:val="24"/>
            </w:rPr>
            <w:t>95</w:t>
          </w:r>
          <w:r w:rsidRPr="00BB0A14">
            <w:rPr>
              <w:rFonts w:ascii="Calibri" w:hAnsi="Calibri" w:cs="Times New Roman"/>
              <w:noProof/>
              <w:szCs w:val="24"/>
            </w:rPr>
            <w:t>: 042317.</w:t>
          </w:r>
        </w:p>
        <w:p w14:paraId="15F15692"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ascompte J, Jordano P, Melia CJ</w:t>
          </w:r>
          <w:r w:rsidRPr="00BB0A14">
            <w:rPr>
              <w:rFonts w:ascii="Calibri" w:hAnsi="Calibri" w:cs="Times New Roman"/>
              <w:noProof/>
              <w:szCs w:val="24"/>
            </w:rPr>
            <w:t xml:space="preserve">. </w:t>
          </w:r>
          <w:r w:rsidRPr="00BB0A14">
            <w:rPr>
              <w:rFonts w:ascii="Calibri" w:hAnsi="Calibri" w:cs="Times New Roman"/>
              <w:b/>
              <w:bCs/>
              <w:noProof/>
              <w:szCs w:val="24"/>
            </w:rPr>
            <w:t>2003</w:t>
          </w:r>
          <w:r w:rsidRPr="00BB0A14">
            <w:rPr>
              <w:rFonts w:ascii="Calibri" w:hAnsi="Calibri" w:cs="Times New Roman"/>
              <w:noProof/>
              <w:szCs w:val="24"/>
            </w:rPr>
            <w:t xml:space="preserve">. The nested assembly of plant – animal mutualistic networks. </w:t>
          </w:r>
          <w:r w:rsidRPr="00BB0A14">
            <w:rPr>
              <w:rFonts w:ascii="Calibri" w:hAnsi="Calibri" w:cs="Times New Roman"/>
              <w:b/>
              <w:bCs/>
              <w:noProof/>
              <w:szCs w:val="24"/>
            </w:rPr>
            <w:t>100</w:t>
          </w:r>
          <w:r w:rsidRPr="00BB0A14">
            <w:rPr>
              <w:rFonts w:ascii="Calibri" w:hAnsi="Calibri" w:cs="Times New Roman"/>
              <w:noProof/>
              <w:szCs w:val="24"/>
            </w:rPr>
            <w:t>: 9383–9387.</w:t>
          </w:r>
        </w:p>
        <w:p w14:paraId="6692DB21"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atstone RT, Carscadden KA, Afkhami ME, Frederickson ME</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xml:space="preserve">. Using niche breadth theory to explain generalization in mutualisms. </w:t>
          </w:r>
          <w:r w:rsidRPr="00BB0A14">
            <w:rPr>
              <w:rFonts w:ascii="Calibri" w:hAnsi="Calibri" w:cs="Times New Roman"/>
              <w:i/>
              <w:iCs/>
              <w:noProof/>
              <w:szCs w:val="24"/>
            </w:rPr>
            <w:t>Ecology</w:t>
          </w:r>
          <w:r w:rsidRPr="00BB0A14">
            <w:rPr>
              <w:rFonts w:ascii="Calibri" w:hAnsi="Calibri" w:cs="Times New Roman"/>
              <w:noProof/>
              <w:szCs w:val="24"/>
            </w:rPr>
            <w:t xml:space="preserve"> </w:t>
          </w:r>
          <w:r w:rsidRPr="00BB0A14">
            <w:rPr>
              <w:rFonts w:ascii="Calibri" w:hAnsi="Calibri" w:cs="Times New Roman"/>
              <w:b/>
              <w:bCs/>
              <w:noProof/>
              <w:szCs w:val="24"/>
            </w:rPr>
            <w:t>99</w:t>
          </w:r>
          <w:r w:rsidRPr="00BB0A14">
            <w:rPr>
              <w:rFonts w:ascii="Calibri" w:hAnsi="Calibri" w:cs="Times New Roman"/>
              <w:noProof/>
              <w:szCs w:val="24"/>
            </w:rPr>
            <w:t>: 1039–1050.</w:t>
          </w:r>
        </w:p>
        <w:p w14:paraId="2AED74C1"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lastRenderedPageBreak/>
            <w:t>Batty AL, Dixon KW, Brundrett M, Sivasithamparam K</w:t>
          </w:r>
          <w:r w:rsidRPr="00BB0A14">
            <w:rPr>
              <w:rFonts w:ascii="Calibri" w:hAnsi="Calibri" w:cs="Times New Roman"/>
              <w:noProof/>
              <w:szCs w:val="24"/>
            </w:rPr>
            <w:t xml:space="preserve">. </w:t>
          </w:r>
          <w:r w:rsidRPr="00BB0A14">
            <w:rPr>
              <w:rFonts w:ascii="Calibri" w:hAnsi="Calibri" w:cs="Times New Roman"/>
              <w:b/>
              <w:bCs/>
              <w:noProof/>
              <w:szCs w:val="24"/>
            </w:rPr>
            <w:t>2001</w:t>
          </w:r>
          <w:r w:rsidRPr="00BB0A14">
            <w:rPr>
              <w:rFonts w:ascii="Calibri" w:hAnsi="Calibri" w:cs="Times New Roman"/>
              <w:noProof/>
              <w:szCs w:val="24"/>
            </w:rPr>
            <w:t>. Constraints to symbiotic germination of terrestrial orchid seed in a mediterranean bushland. : 511–520.</w:t>
          </w:r>
        </w:p>
        <w:p w14:paraId="72A4DBF0"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enzing DH</w:t>
          </w:r>
          <w:r w:rsidRPr="00BB0A14">
            <w:rPr>
              <w:rFonts w:ascii="Calibri" w:hAnsi="Calibri" w:cs="Times New Roman"/>
              <w:noProof/>
              <w:szCs w:val="24"/>
            </w:rPr>
            <w:t xml:space="preserve">. </w:t>
          </w:r>
          <w:r w:rsidRPr="00BB0A14">
            <w:rPr>
              <w:rFonts w:ascii="Calibri" w:hAnsi="Calibri" w:cs="Times New Roman"/>
              <w:b/>
              <w:bCs/>
              <w:noProof/>
              <w:szCs w:val="24"/>
            </w:rPr>
            <w:t>1990</w:t>
          </w:r>
          <w:r w:rsidRPr="00BB0A14">
            <w:rPr>
              <w:rFonts w:ascii="Calibri" w:hAnsi="Calibri" w:cs="Times New Roman"/>
              <w:noProof/>
              <w:szCs w:val="24"/>
            </w:rPr>
            <w:t xml:space="preserve">. </w:t>
          </w:r>
          <w:r w:rsidRPr="00BB0A14">
            <w:rPr>
              <w:rFonts w:ascii="Calibri" w:hAnsi="Calibri" w:cs="Times New Roman"/>
              <w:i/>
              <w:iCs/>
              <w:noProof/>
              <w:szCs w:val="24"/>
            </w:rPr>
            <w:t>Vascular epiphytes: General Biology and Related Biota</w:t>
          </w:r>
          <w:r w:rsidRPr="00BB0A14">
            <w:rPr>
              <w:rFonts w:ascii="Calibri" w:hAnsi="Calibri" w:cs="Times New Roman"/>
              <w:noProof/>
              <w:szCs w:val="24"/>
            </w:rPr>
            <w:t>. Cambridge: Cambridge University Press.</w:t>
          </w:r>
        </w:p>
        <w:p w14:paraId="39967F7F"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idartondo M, Read D</w:t>
          </w:r>
          <w:r w:rsidRPr="00BB0A14">
            <w:rPr>
              <w:rFonts w:ascii="Calibri" w:hAnsi="Calibri" w:cs="Times New Roman"/>
              <w:noProof/>
              <w:szCs w:val="24"/>
            </w:rPr>
            <w:t xml:space="preserve">. </w:t>
          </w:r>
          <w:r w:rsidRPr="00BB0A14">
            <w:rPr>
              <w:rFonts w:ascii="Calibri" w:hAnsi="Calibri" w:cs="Times New Roman"/>
              <w:b/>
              <w:bCs/>
              <w:noProof/>
              <w:szCs w:val="24"/>
            </w:rPr>
            <w:t>2008</w:t>
          </w:r>
          <w:r w:rsidRPr="00BB0A14">
            <w:rPr>
              <w:rFonts w:ascii="Calibri" w:hAnsi="Calibri" w:cs="Times New Roman"/>
              <w:noProof/>
              <w:szCs w:val="24"/>
            </w:rPr>
            <w:t xml:space="preserve">. Fungal specificity bottlenecks during orchid germination and development. </w:t>
          </w:r>
          <w:r w:rsidRPr="00BB0A14">
            <w:rPr>
              <w:rFonts w:ascii="Calibri" w:hAnsi="Calibri" w:cs="Times New Roman"/>
              <w:i/>
              <w:iCs/>
              <w:noProof/>
              <w:szCs w:val="24"/>
            </w:rPr>
            <w:t>Molecular Ecology</w:t>
          </w:r>
          <w:r w:rsidRPr="00BB0A14">
            <w:rPr>
              <w:rFonts w:ascii="Calibri" w:hAnsi="Calibri" w:cs="Times New Roman"/>
              <w:noProof/>
              <w:szCs w:val="24"/>
            </w:rPr>
            <w:t xml:space="preserve"> </w:t>
          </w:r>
          <w:r w:rsidRPr="00BB0A14">
            <w:rPr>
              <w:rFonts w:ascii="Calibri" w:hAnsi="Calibri" w:cs="Times New Roman"/>
              <w:b/>
              <w:bCs/>
              <w:noProof/>
              <w:szCs w:val="24"/>
            </w:rPr>
            <w:t>17</w:t>
          </w:r>
          <w:r w:rsidRPr="00BB0A14">
            <w:rPr>
              <w:rFonts w:ascii="Calibri" w:hAnsi="Calibri" w:cs="Times New Roman"/>
              <w:noProof/>
              <w:szCs w:val="24"/>
            </w:rPr>
            <w:t>: 3707–3716.</w:t>
          </w:r>
        </w:p>
        <w:p w14:paraId="5DA607F9"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lüthgen N, Menzel F, Blüthgen N</w:t>
          </w:r>
          <w:r w:rsidRPr="00BB0A14">
            <w:rPr>
              <w:rFonts w:ascii="Calibri" w:hAnsi="Calibri" w:cs="Times New Roman"/>
              <w:noProof/>
              <w:szCs w:val="24"/>
            </w:rPr>
            <w:t xml:space="preserve">. </w:t>
          </w:r>
          <w:r w:rsidRPr="00BB0A14">
            <w:rPr>
              <w:rFonts w:ascii="Calibri" w:hAnsi="Calibri" w:cs="Times New Roman"/>
              <w:b/>
              <w:bCs/>
              <w:noProof/>
              <w:szCs w:val="24"/>
            </w:rPr>
            <w:t>2006</w:t>
          </w:r>
          <w:r w:rsidRPr="00BB0A14">
            <w:rPr>
              <w:rFonts w:ascii="Calibri" w:hAnsi="Calibri" w:cs="Times New Roman"/>
              <w:noProof/>
              <w:szCs w:val="24"/>
            </w:rPr>
            <w:t xml:space="preserve">. Measuring specialization in species interaction networks. </w:t>
          </w:r>
          <w:r w:rsidRPr="00BB0A14">
            <w:rPr>
              <w:rFonts w:ascii="Calibri" w:hAnsi="Calibri" w:cs="Times New Roman"/>
              <w:i/>
              <w:iCs/>
              <w:noProof/>
              <w:szCs w:val="24"/>
            </w:rPr>
            <w:t>BMC Ecology</w:t>
          </w:r>
          <w:r w:rsidRPr="00BB0A14">
            <w:rPr>
              <w:rFonts w:ascii="Calibri" w:hAnsi="Calibri" w:cs="Times New Roman"/>
              <w:noProof/>
              <w:szCs w:val="24"/>
            </w:rPr>
            <w:t xml:space="preserve"> </w:t>
          </w:r>
          <w:r w:rsidRPr="00BB0A14">
            <w:rPr>
              <w:rFonts w:ascii="Calibri" w:hAnsi="Calibri" w:cs="Times New Roman"/>
              <w:b/>
              <w:bCs/>
              <w:noProof/>
              <w:szCs w:val="24"/>
            </w:rPr>
            <w:t>6</w:t>
          </w:r>
          <w:r w:rsidRPr="00BB0A14">
            <w:rPr>
              <w:rFonts w:ascii="Calibri" w:hAnsi="Calibri" w:cs="Times New Roman"/>
              <w:noProof/>
              <w:szCs w:val="24"/>
            </w:rPr>
            <w:t>.</w:t>
          </w:r>
        </w:p>
        <w:p w14:paraId="458CB752"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Burns KC, Zotz G</w:t>
          </w:r>
          <w:r w:rsidRPr="00BB0A14">
            <w:rPr>
              <w:rFonts w:ascii="Calibri" w:hAnsi="Calibri" w:cs="Times New Roman"/>
              <w:noProof/>
              <w:szCs w:val="24"/>
            </w:rPr>
            <w:t xml:space="preserve">. </w:t>
          </w:r>
          <w:r w:rsidRPr="00BB0A14">
            <w:rPr>
              <w:rFonts w:ascii="Calibri" w:hAnsi="Calibri" w:cs="Times New Roman"/>
              <w:b/>
              <w:bCs/>
              <w:noProof/>
              <w:szCs w:val="24"/>
            </w:rPr>
            <w:t>2010</w:t>
          </w:r>
          <w:r w:rsidRPr="00BB0A14">
            <w:rPr>
              <w:rFonts w:ascii="Calibri" w:hAnsi="Calibri" w:cs="Times New Roman"/>
              <w:noProof/>
              <w:szCs w:val="24"/>
            </w:rPr>
            <w:t xml:space="preserve">. A hierarchical framework for investigating epiphyte assemblages: networks, meta-communities, and scale. </w:t>
          </w:r>
          <w:r w:rsidRPr="00BB0A14">
            <w:rPr>
              <w:rFonts w:ascii="Calibri" w:hAnsi="Calibri" w:cs="Times New Roman"/>
              <w:i/>
              <w:iCs/>
              <w:noProof/>
              <w:szCs w:val="24"/>
            </w:rPr>
            <w:t>Ecology</w:t>
          </w:r>
          <w:r w:rsidRPr="00BB0A14">
            <w:rPr>
              <w:rFonts w:ascii="Calibri" w:hAnsi="Calibri" w:cs="Times New Roman"/>
              <w:noProof/>
              <w:szCs w:val="24"/>
            </w:rPr>
            <w:t xml:space="preserve"> </w:t>
          </w:r>
          <w:r w:rsidRPr="00BB0A14">
            <w:rPr>
              <w:rFonts w:ascii="Calibri" w:hAnsi="Calibri" w:cs="Times New Roman"/>
              <w:b/>
              <w:bCs/>
              <w:noProof/>
              <w:szCs w:val="24"/>
            </w:rPr>
            <w:t>91</w:t>
          </w:r>
          <w:r w:rsidRPr="00BB0A14">
            <w:rPr>
              <w:rFonts w:ascii="Calibri" w:hAnsi="Calibri" w:cs="Times New Roman"/>
              <w:noProof/>
              <w:szCs w:val="24"/>
            </w:rPr>
            <w:t>: 377–385.</w:t>
          </w:r>
        </w:p>
        <w:p w14:paraId="426192CA"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Cardoso P, Rigal F, Carvalho JC</w:t>
          </w:r>
          <w:r w:rsidRPr="00BB0A14">
            <w:rPr>
              <w:rFonts w:ascii="Calibri" w:hAnsi="Calibri" w:cs="Times New Roman"/>
              <w:noProof/>
              <w:szCs w:val="24"/>
            </w:rPr>
            <w:t xml:space="preserve">. </w:t>
          </w:r>
          <w:r w:rsidRPr="00BB0A14">
            <w:rPr>
              <w:rFonts w:ascii="Calibri" w:hAnsi="Calibri" w:cs="Times New Roman"/>
              <w:b/>
              <w:bCs/>
              <w:noProof/>
              <w:szCs w:val="24"/>
            </w:rPr>
            <w:t>2015</w:t>
          </w:r>
          <w:r w:rsidRPr="00BB0A14">
            <w:rPr>
              <w:rFonts w:ascii="Calibri" w:hAnsi="Calibri" w:cs="Times New Roman"/>
              <w:noProof/>
              <w:szCs w:val="24"/>
            </w:rPr>
            <w:t xml:space="preserve">. BAT - Biodiversity Assessment Tools, an R package for the measurement and estimation of alpha and beta taxon, phylogenetic and functional diversity. </w:t>
          </w:r>
          <w:r w:rsidRPr="00BB0A14">
            <w:rPr>
              <w:rFonts w:ascii="Calibri" w:hAnsi="Calibri" w:cs="Times New Roman"/>
              <w:i/>
              <w:iCs/>
              <w:noProof/>
              <w:szCs w:val="24"/>
            </w:rPr>
            <w:t>Methods in Ecology and Evolution</w:t>
          </w:r>
          <w:r w:rsidRPr="00BB0A14">
            <w:rPr>
              <w:rFonts w:ascii="Calibri" w:hAnsi="Calibri" w:cs="Times New Roman"/>
              <w:noProof/>
              <w:szCs w:val="24"/>
            </w:rPr>
            <w:t xml:space="preserve"> </w:t>
          </w:r>
          <w:r w:rsidRPr="00BB0A14">
            <w:rPr>
              <w:rFonts w:ascii="Calibri" w:hAnsi="Calibri" w:cs="Times New Roman"/>
              <w:b/>
              <w:bCs/>
              <w:noProof/>
              <w:szCs w:val="24"/>
            </w:rPr>
            <w:t>6</w:t>
          </w:r>
          <w:r w:rsidRPr="00BB0A14">
            <w:rPr>
              <w:rFonts w:ascii="Calibri" w:hAnsi="Calibri" w:cs="Times New Roman"/>
              <w:noProof/>
              <w:szCs w:val="24"/>
            </w:rPr>
            <w:t>: 232–236.</w:t>
          </w:r>
        </w:p>
        <w:p w14:paraId="34492C98"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Clements M</w:t>
          </w:r>
          <w:r w:rsidRPr="00BB0A14">
            <w:rPr>
              <w:rFonts w:ascii="Calibri" w:hAnsi="Calibri" w:cs="Times New Roman"/>
              <w:noProof/>
              <w:szCs w:val="24"/>
            </w:rPr>
            <w:t xml:space="preserve">. </w:t>
          </w:r>
          <w:r w:rsidRPr="00BB0A14">
            <w:rPr>
              <w:rFonts w:ascii="Calibri" w:hAnsi="Calibri" w:cs="Times New Roman"/>
              <w:b/>
              <w:bCs/>
              <w:noProof/>
              <w:szCs w:val="24"/>
            </w:rPr>
            <w:t>1987</w:t>
          </w:r>
          <w:r w:rsidRPr="00BB0A14">
            <w:rPr>
              <w:rFonts w:ascii="Calibri" w:hAnsi="Calibri" w:cs="Times New Roman"/>
              <w:noProof/>
              <w:szCs w:val="24"/>
            </w:rPr>
            <w:t>. Orchid-fungus-host associations of epiphytic orchids. In: Saito K, Tanaka R, eds. Proceedings of the 12th World Orchid Conference. Tokyo.</w:t>
          </w:r>
        </w:p>
        <w:p w14:paraId="76409B8E"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Denslow JS</w:t>
          </w:r>
          <w:r w:rsidRPr="00BB0A14">
            <w:rPr>
              <w:rFonts w:ascii="Calibri" w:hAnsi="Calibri" w:cs="Times New Roman"/>
              <w:noProof/>
              <w:szCs w:val="24"/>
            </w:rPr>
            <w:t xml:space="preserve">. </w:t>
          </w:r>
          <w:r w:rsidRPr="00BB0A14">
            <w:rPr>
              <w:rFonts w:ascii="Calibri" w:hAnsi="Calibri" w:cs="Times New Roman"/>
              <w:b/>
              <w:bCs/>
              <w:noProof/>
              <w:szCs w:val="24"/>
            </w:rPr>
            <w:t>1980</w:t>
          </w:r>
          <w:r w:rsidRPr="00BB0A14">
            <w:rPr>
              <w:rFonts w:ascii="Calibri" w:hAnsi="Calibri" w:cs="Times New Roman"/>
              <w:noProof/>
              <w:szCs w:val="24"/>
            </w:rPr>
            <w:t xml:space="preserve">. Gap partitioning among tropical rainforest trees. </w:t>
          </w:r>
          <w:r w:rsidRPr="00BB0A14">
            <w:rPr>
              <w:rFonts w:ascii="Calibri" w:hAnsi="Calibri" w:cs="Times New Roman"/>
              <w:i/>
              <w:iCs/>
              <w:noProof/>
              <w:szCs w:val="24"/>
            </w:rPr>
            <w:t>Biotropica</w:t>
          </w:r>
          <w:r w:rsidRPr="00BB0A14">
            <w:rPr>
              <w:rFonts w:ascii="Calibri" w:hAnsi="Calibri" w:cs="Times New Roman"/>
              <w:noProof/>
              <w:szCs w:val="24"/>
            </w:rPr>
            <w:t xml:space="preserve"> </w:t>
          </w:r>
          <w:r w:rsidRPr="00BB0A14">
            <w:rPr>
              <w:rFonts w:ascii="Calibri" w:hAnsi="Calibri" w:cs="Times New Roman"/>
              <w:b/>
              <w:bCs/>
              <w:noProof/>
              <w:szCs w:val="24"/>
            </w:rPr>
            <w:t>12</w:t>
          </w:r>
          <w:r w:rsidRPr="00BB0A14">
            <w:rPr>
              <w:rFonts w:ascii="Calibri" w:hAnsi="Calibri" w:cs="Times New Roman"/>
              <w:noProof/>
              <w:szCs w:val="24"/>
            </w:rPr>
            <w:t>: 47–55.</w:t>
          </w:r>
        </w:p>
        <w:p w14:paraId="279C9CB6"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Dunn RR, Harris NC, Colwell RK, Koh LP, Sodhi NS</w:t>
          </w:r>
          <w:r w:rsidRPr="00BB0A14">
            <w:rPr>
              <w:rFonts w:ascii="Calibri" w:hAnsi="Calibri" w:cs="Times New Roman"/>
              <w:noProof/>
              <w:szCs w:val="24"/>
            </w:rPr>
            <w:t xml:space="preserve">. </w:t>
          </w:r>
          <w:r w:rsidRPr="00BB0A14">
            <w:rPr>
              <w:rFonts w:ascii="Calibri" w:hAnsi="Calibri" w:cs="Times New Roman"/>
              <w:b/>
              <w:bCs/>
              <w:noProof/>
              <w:szCs w:val="24"/>
            </w:rPr>
            <w:t>2009</w:t>
          </w:r>
          <w:r w:rsidRPr="00BB0A14">
            <w:rPr>
              <w:rFonts w:ascii="Calibri" w:hAnsi="Calibri" w:cs="Times New Roman"/>
              <w:noProof/>
              <w:szCs w:val="24"/>
            </w:rPr>
            <w:t>. The sixth mass coextinction : are most endangered species parasites and mutualists ? : 3037–3045.</w:t>
          </w:r>
        </w:p>
        <w:p w14:paraId="3E34AAFD"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Eriksson O, Ehrlén J</w:t>
          </w:r>
          <w:r w:rsidRPr="00BB0A14">
            <w:rPr>
              <w:rFonts w:ascii="Calibri" w:hAnsi="Calibri" w:cs="Times New Roman"/>
              <w:noProof/>
              <w:szCs w:val="24"/>
            </w:rPr>
            <w:t xml:space="preserve">. </w:t>
          </w:r>
          <w:r w:rsidRPr="00BB0A14">
            <w:rPr>
              <w:rFonts w:ascii="Calibri" w:hAnsi="Calibri" w:cs="Times New Roman"/>
              <w:b/>
              <w:bCs/>
              <w:noProof/>
              <w:szCs w:val="24"/>
            </w:rPr>
            <w:t>2009</w:t>
          </w:r>
          <w:r w:rsidRPr="00BB0A14">
            <w:rPr>
              <w:rFonts w:ascii="Calibri" w:hAnsi="Calibri" w:cs="Times New Roman"/>
              <w:noProof/>
              <w:szCs w:val="24"/>
            </w:rPr>
            <w:t>. Seedling recruitment and population ecology. In: Leck M, Parker V, Simpson R, eds. Seedling Ecology and Evolution. Cambridge University Press.</w:t>
          </w:r>
        </w:p>
        <w:p w14:paraId="05908095"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Frederickson ME</w:t>
          </w:r>
          <w:r w:rsidRPr="00BB0A14">
            <w:rPr>
              <w:rFonts w:ascii="Calibri" w:hAnsi="Calibri" w:cs="Times New Roman"/>
              <w:noProof/>
              <w:szCs w:val="24"/>
            </w:rPr>
            <w:t xml:space="preserve">. </w:t>
          </w:r>
          <w:r w:rsidRPr="00BB0A14">
            <w:rPr>
              <w:rFonts w:ascii="Calibri" w:hAnsi="Calibri" w:cs="Times New Roman"/>
              <w:b/>
              <w:bCs/>
              <w:noProof/>
              <w:szCs w:val="24"/>
            </w:rPr>
            <w:t>2013</w:t>
          </w:r>
          <w:r w:rsidRPr="00BB0A14">
            <w:rPr>
              <w:rFonts w:ascii="Calibri" w:hAnsi="Calibri" w:cs="Times New Roman"/>
              <w:noProof/>
              <w:szCs w:val="24"/>
            </w:rPr>
            <w:t xml:space="preserve">. Rethinking Mutualism Stability: Cheaters and the Evolution of Sanctions. </w:t>
          </w:r>
          <w:r w:rsidRPr="00BB0A14">
            <w:rPr>
              <w:rFonts w:ascii="Calibri" w:hAnsi="Calibri" w:cs="Times New Roman"/>
              <w:i/>
              <w:iCs/>
              <w:noProof/>
              <w:szCs w:val="24"/>
            </w:rPr>
            <w:t>The Quarterly Review of Biology</w:t>
          </w:r>
          <w:r w:rsidRPr="00BB0A14">
            <w:rPr>
              <w:rFonts w:ascii="Calibri" w:hAnsi="Calibri" w:cs="Times New Roman"/>
              <w:noProof/>
              <w:szCs w:val="24"/>
            </w:rPr>
            <w:t xml:space="preserve"> </w:t>
          </w:r>
          <w:r w:rsidRPr="00BB0A14">
            <w:rPr>
              <w:rFonts w:ascii="Calibri" w:hAnsi="Calibri" w:cs="Times New Roman"/>
              <w:b/>
              <w:bCs/>
              <w:noProof/>
              <w:szCs w:val="24"/>
            </w:rPr>
            <w:t>88</w:t>
          </w:r>
          <w:r w:rsidRPr="00BB0A14">
            <w:rPr>
              <w:rFonts w:ascii="Calibri" w:hAnsi="Calibri" w:cs="Times New Roman"/>
              <w:noProof/>
              <w:szCs w:val="24"/>
            </w:rPr>
            <w:t>: 269–295.</w:t>
          </w:r>
        </w:p>
        <w:p w14:paraId="13A19159"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Gowland K, van der Merwe M, Linde C, Clements M, Nicotra A</w:t>
          </w:r>
          <w:r w:rsidRPr="00BB0A14">
            <w:rPr>
              <w:rFonts w:ascii="Calibri" w:hAnsi="Calibri" w:cs="Times New Roman"/>
              <w:noProof/>
              <w:szCs w:val="24"/>
            </w:rPr>
            <w:t xml:space="preserve">. </w:t>
          </w:r>
          <w:r w:rsidRPr="00BB0A14">
            <w:rPr>
              <w:rFonts w:ascii="Calibri" w:hAnsi="Calibri" w:cs="Times New Roman"/>
              <w:b/>
              <w:bCs/>
              <w:noProof/>
              <w:szCs w:val="24"/>
            </w:rPr>
            <w:t>2013</w:t>
          </w:r>
          <w:r w:rsidRPr="00BB0A14">
            <w:rPr>
              <w:rFonts w:ascii="Calibri" w:hAnsi="Calibri" w:cs="Times New Roman"/>
              <w:noProof/>
              <w:szCs w:val="24"/>
            </w:rPr>
            <w:t xml:space="preserve">. THE HOST BIAS OF THREE EPIPHYTIC AERIDINAE ORCHID SPECIES IS REFLECTED, BUT NOT EXPLAINED, BY MYCORRHIZAL FUNGAL ASSOCIATIONS. </w:t>
          </w:r>
          <w:r w:rsidRPr="00BB0A14">
            <w:rPr>
              <w:rFonts w:ascii="Calibri" w:hAnsi="Calibri" w:cs="Times New Roman"/>
              <w:i/>
              <w:iCs/>
              <w:noProof/>
              <w:szCs w:val="24"/>
            </w:rPr>
            <w:t>American Journal of Botany</w:t>
          </w:r>
          <w:r w:rsidRPr="00BB0A14">
            <w:rPr>
              <w:rFonts w:ascii="Calibri" w:hAnsi="Calibri" w:cs="Times New Roman"/>
              <w:noProof/>
              <w:szCs w:val="24"/>
            </w:rPr>
            <w:t xml:space="preserve"> </w:t>
          </w:r>
          <w:r w:rsidRPr="00BB0A14">
            <w:rPr>
              <w:rFonts w:ascii="Calibri" w:hAnsi="Calibri" w:cs="Times New Roman"/>
              <w:b/>
              <w:bCs/>
              <w:noProof/>
              <w:szCs w:val="24"/>
            </w:rPr>
            <w:t>100</w:t>
          </w:r>
          <w:r w:rsidRPr="00BB0A14">
            <w:rPr>
              <w:rFonts w:ascii="Calibri" w:hAnsi="Calibri" w:cs="Times New Roman"/>
              <w:noProof/>
              <w:szCs w:val="24"/>
            </w:rPr>
            <w:t>: 764–777.</w:t>
          </w:r>
        </w:p>
        <w:p w14:paraId="3851C62B"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Grubb PJ</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xml:space="preserve">. THE MAINTENANCE OF SPECIES-RICHNESS IN PLANT COMMUNITIES: THE IMPORTANCE OF THE REGENERATION NICHE. </w:t>
          </w:r>
          <w:r w:rsidRPr="00BB0A14">
            <w:rPr>
              <w:rFonts w:ascii="Calibri" w:hAnsi="Calibri" w:cs="Times New Roman"/>
              <w:i/>
              <w:iCs/>
              <w:noProof/>
              <w:szCs w:val="24"/>
            </w:rPr>
            <w:t>Biological Reviews</w:t>
          </w:r>
          <w:r w:rsidRPr="00BB0A14">
            <w:rPr>
              <w:rFonts w:ascii="Calibri" w:hAnsi="Calibri" w:cs="Times New Roman"/>
              <w:noProof/>
              <w:szCs w:val="24"/>
            </w:rPr>
            <w:t xml:space="preserve"> </w:t>
          </w:r>
          <w:r w:rsidRPr="00BB0A14">
            <w:rPr>
              <w:rFonts w:ascii="Calibri" w:hAnsi="Calibri" w:cs="Times New Roman"/>
              <w:b/>
              <w:bCs/>
              <w:noProof/>
              <w:szCs w:val="24"/>
            </w:rPr>
            <w:t>52</w:t>
          </w:r>
          <w:r w:rsidRPr="00BB0A14">
            <w:rPr>
              <w:rFonts w:ascii="Calibri" w:hAnsi="Calibri" w:cs="Times New Roman"/>
              <w:noProof/>
              <w:szCs w:val="24"/>
            </w:rPr>
            <w:t>: 107–145.</w:t>
          </w:r>
        </w:p>
        <w:p w14:paraId="342C3A5C"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Harper JL</w:t>
          </w:r>
          <w:r w:rsidRPr="00BB0A14">
            <w:rPr>
              <w:rFonts w:ascii="Calibri" w:hAnsi="Calibri" w:cs="Times New Roman"/>
              <w:noProof/>
              <w:szCs w:val="24"/>
            </w:rPr>
            <w:t xml:space="preserve">. </w:t>
          </w:r>
          <w:r w:rsidRPr="00BB0A14">
            <w:rPr>
              <w:rFonts w:ascii="Calibri" w:hAnsi="Calibri" w:cs="Times New Roman"/>
              <w:b/>
              <w:bCs/>
              <w:noProof/>
              <w:szCs w:val="24"/>
            </w:rPr>
            <w:t>1977</w:t>
          </w:r>
          <w:r w:rsidRPr="00BB0A14">
            <w:rPr>
              <w:rFonts w:ascii="Calibri" w:hAnsi="Calibri" w:cs="Times New Roman"/>
              <w:noProof/>
              <w:szCs w:val="24"/>
            </w:rPr>
            <w:t xml:space="preserve">. </w:t>
          </w:r>
          <w:r w:rsidRPr="00BB0A14">
            <w:rPr>
              <w:rFonts w:ascii="Calibri" w:hAnsi="Calibri" w:cs="Times New Roman"/>
              <w:i/>
              <w:iCs/>
              <w:noProof/>
              <w:szCs w:val="24"/>
            </w:rPr>
            <w:t>Population Biology of Plants</w:t>
          </w:r>
          <w:r w:rsidRPr="00BB0A14">
            <w:rPr>
              <w:rFonts w:ascii="Calibri" w:hAnsi="Calibri" w:cs="Times New Roman"/>
              <w:noProof/>
              <w:szCs w:val="24"/>
            </w:rPr>
            <w:t>. New York: Academic Press.</w:t>
          </w:r>
        </w:p>
        <w:p w14:paraId="1FC7B3FD"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Herrera P</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Interacción entre orquídeas epífitas y hongos micorrízicos en bosques tropicales del Sur de Ecuador.</w:t>
          </w:r>
        </w:p>
        <w:p w14:paraId="4B50BF36"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Herrera P, Kottke I, Molina MC, Méndez M, Suárez JP</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xml:space="preserve">. Generalism in the interaction of Tulasnellaceae mycobionts with orchids characterizes a biodiversity hotspot in the tropical Andes of Southern Ecuador. </w:t>
          </w:r>
          <w:r w:rsidRPr="00BB0A14">
            <w:rPr>
              <w:rFonts w:ascii="Calibri" w:hAnsi="Calibri" w:cs="Times New Roman"/>
              <w:i/>
              <w:iCs/>
              <w:noProof/>
              <w:szCs w:val="24"/>
            </w:rPr>
            <w:t>Mycoscience</w:t>
          </w:r>
          <w:r w:rsidRPr="00BB0A14">
            <w:rPr>
              <w:rFonts w:ascii="Calibri" w:hAnsi="Calibri" w:cs="Times New Roman"/>
              <w:noProof/>
              <w:szCs w:val="24"/>
            </w:rPr>
            <w:t xml:space="preserve"> </w:t>
          </w:r>
          <w:r w:rsidRPr="00BB0A14">
            <w:rPr>
              <w:rFonts w:ascii="Calibri" w:hAnsi="Calibri" w:cs="Times New Roman"/>
              <w:b/>
              <w:bCs/>
              <w:noProof/>
              <w:szCs w:val="24"/>
            </w:rPr>
            <w:t>59</w:t>
          </w:r>
          <w:r w:rsidRPr="00BB0A14">
            <w:rPr>
              <w:rFonts w:ascii="Calibri" w:hAnsi="Calibri" w:cs="Times New Roman"/>
              <w:noProof/>
              <w:szCs w:val="24"/>
            </w:rPr>
            <w:t>: 38–48.</w:t>
          </w:r>
        </w:p>
        <w:p w14:paraId="73C44D56"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Jacquemyn H, Brys R, Merckx VSFT, Waud M, Lievens B, Wiegand T</w:t>
          </w:r>
          <w:r w:rsidRPr="00BB0A14">
            <w:rPr>
              <w:rFonts w:ascii="Calibri" w:hAnsi="Calibri" w:cs="Times New Roman"/>
              <w:noProof/>
              <w:szCs w:val="24"/>
            </w:rPr>
            <w:t xml:space="preserve">. </w:t>
          </w:r>
          <w:r w:rsidRPr="00BB0A14">
            <w:rPr>
              <w:rFonts w:ascii="Calibri" w:hAnsi="Calibri" w:cs="Times New Roman"/>
              <w:b/>
              <w:bCs/>
              <w:noProof/>
              <w:szCs w:val="24"/>
            </w:rPr>
            <w:t>2014</w:t>
          </w:r>
          <w:r w:rsidRPr="00BB0A14">
            <w:rPr>
              <w:rFonts w:ascii="Calibri" w:hAnsi="Calibri" w:cs="Times New Roman"/>
              <w:noProof/>
              <w:szCs w:val="24"/>
            </w:rPr>
            <w:t xml:space="preserve">. Coexisting orchid species have distinct mycorrhizal communities and display strong spatial segregation.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202</w:t>
          </w:r>
          <w:r w:rsidRPr="00BB0A14">
            <w:rPr>
              <w:rFonts w:ascii="Calibri" w:hAnsi="Calibri" w:cs="Times New Roman"/>
              <w:noProof/>
              <w:szCs w:val="24"/>
            </w:rPr>
            <w:t>: 616–627.</w:t>
          </w:r>
        </w:p>
        <w:p w14:paraId="4CD7CA76"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Jacquemyn H, Brys R, Waud M, Busschaert P, Lievens B</w:t>
          </w:r>
          <w:r w:rsidRPr="00BB0A14">
            <w:rPr>
              <w:rFonts w:ascii="Calibri" w:hAnsi="Calibri" w:cs="Times New Roman"/>
              <w:noProof/>
              <w:szCs w:val="24"/>
            </w:rPr>
            <w:t xml:space="preserve">. </w:t>
          </w:r>
          <w:r w:rsidRPr="00BB0A14">
            <w:rPr>
              <w:rFonts w:ascii="Calibri" w:hAnsi="Calibri" w:cs="Times New Roman"/>
              <w:b/>
              <w:bCs/>
              <w:noProof/>
              <w:szCs w:val="24"/>
            </w:rPr>
            <w:t>2015</w:t>
          </w:r>
          <w:r w:rsidRPr="00BB0A14">
            <w:rPr>
              <w:rFonts w:ascii="Calibri" w:hAnsi="Calibri" w:cs="Times New Roman"/>
              <w:noProof/>
              <w:szCs w:val="24"/>
            </w:rPr>
            <w:t xml:space="preserve">. Mycorrhizal networks and coexistence in species-rich orchid communities.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206</w:t>
          </w:r>
          <w:r w:rsidRPr="00BB0A14">
            <w:rPr>
              <w:rFonts w:ascii="Calibri" w:hAnsi="Calibri" w:cs="Times New Roman"/>
              <w:noProof/>
              <w:szCs w:val="24"/>
            </w:rPr>
            <w:t>: 1127–1134.</w:t>
          </w:r>
        </w:p>
        <w:p w14:paraId="0D7EF234"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Jacquemyn H, Merckx V, Brys R, Tyteca D, Cammue BPA, Honnay O, Lievens B</w:t>
          </w:r>
          <w:r w:rsidRPr="00BB0A14">
            <w:rPr>
              <w:rFonts w:ascii="Calibri" w:hAnsi="Calibri" w:cs="Times New Roman"/>
              <w:noProof/>
              <w:szCs w:val="24"/>
            </w:rPr>
            <w:t xml:space="preserve">. </w:t>
          </w:r>
          <w:r w:rsidRPr="00BB0A14">
            <w:rPr>
              <w:rFonts w:ascii="Calibri" w:hAnsi="Calibri" w:cs="Times New Roman"/>
              <w:b/>
              <w:bCs/>
              <w:noProof/>
              <w:szCs w:val="24"/>
            </w:rPr>
            <w:t>2011</w:t>
          </w:r>
          <w:r w:rsidRPr="00BB0A14">
            <w:rPr>
              <w:rFonts w:ascii="Calibri" w:hAnsi="Calibri" w:cs="Times New Roman"/>
              <w:noProof/>
              <w:szCs w:val="24"/>
            </w:rPr>
            <w:t xml:space="preserve">. Analysis of network architecture reveals phylogenetic constraints on mycorrhizal specificity in the genus Orchis (Orchidaceae).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192</w:t>
          </w:r>
          <w:r w:rsidRPr="00BB0A14">
            <w:rPr>
              <w:rFonts w:ascii="Calibri" w:hAnsi="Calibri" w:cs="Times New Roman"/>
              <w:noProof/>
              <w:szCs w:val="24"/>
            </w:rPr>
            <w:t>: 518–528.</w:t>
          </w:r>
        </w:p>
        <w:p w14:paraId="5A1E667E"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Jacquemyn H, Waud M, Merckx VSFT, Brys R, Tyteca D, Hedrén M, Lievens B</w:t>
          </w:r>
          <w:r w:rsidRPr="00BB0A14">
            <w:rPr>
              <w:rFonts w:ascii="Calibri" w:hAnsi="Calibri" w:cs="Times New Roman"/>
              <w:noProof/>
              <w:szCs w:val="24"/>
            </w:rPr>
            <w:t xml:space="preserve">. </w:t>
          </w:r>
          <w:r w:rsidRPr="00BB0A14">
            <w:rPr>
              <w:rFonts w:ascii="Calibri" w:hAnsi="Calibri" w:cs="Times New Roman"/>
              <w:b/>
              <w:bCs/>
              <w:noProof/>
              <w:szCs w:val="24"/>
            </w:rPr>
            <w:t>2016</w:t>
          </w:r>
          <w:r w:rsidRPr="00BB0A14">
            <w:rPr>
              <w:rFonts w:ascii="Calibri" w:hAnsi="Calibri" w:cs="Times New Roman"/>
              <w:noProof/>
              <w:szCs w:val="24"/>
            </w:rPr>
            <w:t xml:space="preserve">. Habitat-driven variation in mycorrhizal communities in the terrestrial orchid genus Dactylorhiza. </w:t>
          </w:r>
          <w:r w:rsidRPr="00BB0A14">
            <w:rPr>
              <w:rFonts w:ascii="Calibri" w:hAnsi="Calibri" w:cs="Times New Roman"/>
              <w:i/>
              <w:iCs/>
              <w:noProof/>
              <w:szCs w:val="24"/>
            </w:rPr>
            <w:t>Nature Publishing Group</w:t>
          </w:r>
          <w:r w:rsidRPr="00BB0A14">
            <w:rPr>
              <w:rFonts w:ascii="Calibri" w:hAnsi="Calibri" w:cs="Times New Roman"/>
              <w:noProof/>
              <w:szCs w:val="24"/>
            </w:rPr>
            <w:t>: 1–9.</w:t>
          </w:r>
        </w:p>
        <w:p w14:paraId="5B4ED30D"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Jersáková J, Malinová T</w:t>
          </w:r>
          <w:r w:rsidRPr="00BB0A14">
            <w:rPr>
              <w:rFonts w:ascii="Calibri" w:hAnsi="Calibri" w:cs="Times New Roman"/>
              <w:noProof/>
              <w:szCs w:val="24"/>
            </w:rPr>
            <w:t xml:space="preserve">. </w:t>
          </w:r>
          <w:r w:rsidRPr="00BB0A14">
            <w:rPr>
              <w:rFonts w:ascii="Calibri" w:hAnsi="Calibri" w:cs="Times New Roman"/>
              <w:b/>
              <w:bCs/>
              <w:noProof/>
              <w:szCs w:val="24"/>
            </w:rPr>
            <w:t>2007</w:t>
          </w:r>
          <w:r w:rsidRPr="00BB0A14">
            <w:rPr>
              <w:rFonts w:ascii="Calibri" w:hAnsi="Calibri" w:cs="Times New Roman"/>
              <w:noProof/>
              <w:szCs w:val="24"/>
            </w:rPr>
            <w:t xml:space="preserve">. Spatial aspects of seed dispersal and seedling recruitment in orchids.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176</w:t>
          </w:r>
          <w:r w:rsidRPr="00BB0A14">
            <w:rPr>
              <w:rFonts w:ascii="Calibri" w:hAnsi="Calibri" w:cs="Times New Roman"/>
              <w:noProof/>
              <w:szCs w:val="24"/>
            </w:rPr>
            <w:t>: 237–241.</w:t>
          </w:r>
        </w:p>
        <w:p w14:paraId="7A038D69"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Kéfi S, Miele V, Wieters EA, Navarrete SA, Berlow EL</w:t>
          </w:r>
          <w:r w:rsidRPr="00BB0A14">
            <w:rPr>
              <w:rFonts w:ascii="Calibri" w:hAnsi="Calibri" w:cs="Times New Roman"/>
              <w:noProof/>
              <w:szCs w:val="24"/>
            </w:rPr>
            <w:t xml:space="preserve">. </w:t>
          </w:r>
          <w:r w:rsidRPr="00BB0A14">
            <w:rPr>
              <w:rFonts w:ascii="Calibri" w:hAnsi="Calibri" w:cs="Times New Roman"/>
              <w:b/>
              <w:bCs/>
              <w:noProof/>
              <w:szCs w:val="24"/>
            </w:rPr>
            <w:t>2016</w:t>
          </w:r>
          <w:r w:rsidRPr="00BB0A14">
            <w:rPr>
              <w:rFonts w:ascii="Calibri" w:hAnsi="Calibri" w:cs="Times New Roman"/>
              <w:noProof/>
              <w:szCs w:val="24"/>
            </w:rPr>
            <w:t xml:space="preserve">. How Structured Is the Entangled Bank? The Surprisingly Simple Organization of Multiplex Ecological Networks Leads to Increased Persistence and Resilience. </w:t>
          </w:r>
          <w:r w:rsidRPr="00BB0A14">
            <w:rPr>
              <w:rFonts w:ascii="Calibri" w:hAnsi="Calibri" w:cs="Times New Roman"/>
              <w:i/>
              <w:iCs/>
              <w:noProof/>
              <w:szCs w:val="24"/>
            </w:rPr>
            <w:t>PLoS Biology</w:t>
          </w:r>
          <w:r w:rsidRPr="00BB0A14">
            <w:rPr>
              <w:rFonts w:ascii="Calibri" w:hAnsi="Calibri" w:cs="Times New Roman"/>
              <w:noProof/>
              <w:szCs w:val="24"/>
            </w:rPr>
            <w:t xml:space="preserve"> </w:t>
          </w:r>
          <w:r w:rsidRPr="00BB0A14">
            <w:rPr>
              <w:rFonts w:ascii="Calibri" w:hAnsi="Calibri" w:cs="Times New Roman"/>
              <w:b/>
              <w:bCs/>
              <w:noProof/>
              <w:szCs w:val="24"/>
            </w:rPr>
            <w:t>14</w:t>
          </w:r>
          <w:r w:rsidRPr="00BB0A14">
            <w:rPr>
              <w:rFonts w:ascii="Calibri" w:hAnsi="Calibri" w:cs="Times New Roman"/>
              <w:noProof/>
              <w:szCs w:val="24"/>
            </w:rPr>
            <w:t>: e1002527.</w:t>
          </w:r>
        </w:p>
        <w:p w14:paraId="7554E05D"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Kivelä M, Arenas A, Barthelemy M, Gleeson JP, Moreno Y, Porter MA</w:t>
          </w:r>
          <w:r w:rsidRPr="00BB0A14">
            <w:rPr>
              <w:rFonts w:ascii="Calibri" w:hAnsi="Calibri" w:cs="Times New Roman"/>
              <w:noProof/>
              <w:szCs w:val="24"/>
            </w:rPr>
            <w:t xml:space="preserve">. </w:t>
          </w:r>
          <w:r w:rsidRPr="00BB0A14">
            <w:rPr>
              <w:rFonts w:ascii="Calibri" w:hAnsi="Calibri" w:cs="Times New Roman"/>
              <w:b/>
              <w:bCs/>
              <w:noProof/>
              <w:szCs w:val="24"/>
            </w:rPr>
            <w:t>2014</w:t>
          </w:r>
          <w:r w:rsidRPr="00BB0A14">
            <w:rPr>
              <w:rFonts w:ascii="Calibri" w:hAnsi="Calibri" w:cs="Times New Roman"/>
              <w:noProof/>
              <w:szCs w:val="24"/>
            </w:rPr>
            <w:t xml:space="preserve">. Multilayer </w:t>
          </w:r>
          <w:r w:rsidRPr="00BB0A14">
            <w:rPr>
              <w:rFonts w:ascii="Calibri" w:hAnsi="Calibri" w:cs="Times New Roman"/>
              <w:noProof/>
              <w:szCs w:val="24"/>
            </w:rPr>
            <w:lastRenderedPageBreak/>
            <w:t xml:space="preserve">networks. </w:t>
          </w:r>
          <w:r w:rsidRPr="00BB0A14">
            <w:rPr>
              <w:rFonts w:ascii="Calibri" w:hAnsi="Calibri" w:cs="Times New Roman"/>
              <w:i/>
              <w:iCs/>
              <w:noProof/>
              <w:szCs w:val="24"/>
            </w:rPr>
            <w:t>Journal of Complex Networks</w:t>
          </w:r>
          <w:r w:rsidRPr="00BB0A14">
            <w:rPr>
              <w:rFonts w:ascii="Calibri" w:hAnsi="Calibri" w:cs="Times New Roman"/>
              <w:noProof/>
              <w:szCs w:val="24"/>
            </w:rPr>
            <w:t xml:space="preserve"> </w:t>
          </w:r>
          <w:r w:rsidRPr="00BB0A14">
            <w:rPr>
              <w:rFonts w:ascii="Calibri" w:hAnsi="Calibri" w:cs="Times New Roman"/>
              <w:b/>
              <w:bCs/>
              <w:noProof/>
              <w:szCs w:val="24"/>
            </w:rPr>
            <w:t>2</w:t>
          </w:r>
          <w:r w:rsidRPr="00BB0A14">
            <w:rPr>
              <w:rFonts w:ascii="Calibri" w:hAnsi="Calibri" w:cs="Times New Roman"/>
              <w:noProof/>
              <w:szCs w:val="24"/>
            </w:rPr>
            <w:t>: 203–271.</w:t>
          </w:r>
        </w:p>
        <w:p w14:paraId="54304D4A"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Krebs C</w:t>
          </w:r>
          <w:r w:rsidRPr="00BB0A14">
            <w:rPr>
              <w:rFonts w:ascii="Calibri" w:hAnsi="Calibri" w:cs="Times New Roman"/>
              <w:noProof/>
              <w:szCs w:val="24"/>
            </w:rPr>
            <w:t xml:space="preserve">. </w:t>
          </w:r>
          <w:r w:rsidRPr="00BB0A14">
            <w:rPr>
              <w:rFonts w:ascii="Calibri" w:hAnsi="Calibri" w:cs="Times New Roman"/>
              <w:b/>
              <w:bCs/>
              <w:noProof/>
              <w:szCs w:val="24"/>
            </w:rPr>
            <w:t>1972</w:t>
          </w:r>
          <w:r w:rsidRPr="00BB0A14">
            <w:rPr>
              <w:rFonts w:ascii="Calibri" w:hAnsi="Calibri" w:cs="Times New Roman"/>
              <w:noProof/>
              <w:szCs w:val="24"/>
            </w:rPr>
            <w:t xml:space="preserve">. </w:t>
          </w:r>
          <w:r w:rsidRPr="00BB0A14">
            <w:rPr>
              <w:rFonts w:ascii="Calibri" w:hAnsi="Calibri" w:cs="Times New Roman"/>
              <w:i/>
              <w:iCs/>
              <w:noProof/>
              <w:szCs w:val="24"/>
            </w:rPr>
            <w:t>Ecology: the experimental analysis of distribution and abundance.</w:t>
          </w:r>
          <w:r w:rsidRPr="00BB0A14">
            <w:rPr>
              <w:rFonts w:ascii="Calibri" w:hAnsi="Calibri" w:cs="Times New Roman"/>
              <w:noProof/>
              <w:szCs w:val="24"/>
            </w:rPr>
            <w:t xml:space="preserve"> New York: Harper &amp; Row New York.</w:t>
          </w:r>
        </w:p>
        <w:p w14:paraId="5C11F350"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Leake JR</w:t>
          </w:r>
          <w:r w:rsidRPr="00BB0A14">
            <w:rPr>
              <w:rFonts w:ascii="Calibri" w:hAnsi="Calibri" w:cs="Times New Roman"/>
              <w:noProof/>
              <w:szCs w:val="24"/>
            </w:rPr>
            <w:t xml:space="preserve">. </w:t>
          </w:r>
          <w:r w:rsidRPr="00BB0A14">
            <w:rPr>
              <w:rFonts w:ascii="Calibri" w:hAnsi="Calibri" w:cs="Times New Roman"/>
              <w:b/>
              <w:bCs/>
              <w:noProof/>
              <w:szCs w:val="24"/>
            </w:rPr>
            <w:t>1994</w:t>
          </w:r>
          <w:r w:rsidRPr="00BB0A14">
            <w:rPr>
              <w:rFonts w:ascii="Calibri" w:hAnsi="Calibri" w:cs="Times New Roman"/>
              <w:noProof/>
              <w:szCs w:val="24"/>
            </w:rPr>
            <w:t xml:space="preserve">. The biology of myco-heterotrophic ('saprophytic’) plants.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69</w:t>
          </w:r>
          <w:r w:rsidRPr="00BB0A14">
            <w:rPr>
              <w:rFonts w:ascii="Calibri" w:hAnsi="Calibri" w:cs="Times New Roman"/>
              <w:noProof/>
              <w:szCs w:val="24"/>
            </w:rPr>
            <w:t>: 171–216.</w:t>
          </w:r>
        </w:p>
        <w:p w14:paraId="37B01F53"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Lusk CH</w:t>
          </w:r>
          <w:r w:rsidRPr="00BB0A14">
            <w:rPr>
              <w:rFonts w:ascii="Calibri" w:hAnsi="Calibri" w:cs="Times New Roman"/>
              <w:noProof/>
              <w:szCs w:val="24"/>
            </w:rPr>
            <w:t xml:space="preserve">. </w:t>
          </w:r>
          <w:r w:rsidRPr="00BB0A14">
            <w:rPr>
              <w:rFonts w:ascii="Calibri" w:hAnsi="Calibri" w:cs="Times New Roman"/>
              <w:b/>
              <w:bCs/>
              <w:noProof/>
              <w:szCs w:val="24"/>
            </w:rPr>
            <w:t>1995</w:t>
          </w:r>
          <w:r w:rsidRPr="00BB0A14">
            <w:rPr>
              <w:rFonts w:ascii="Calibri" w:hAnsi="Calibri" w:cs="Times New Roman"/>
              <w:noProof/>
              <w:szCs w:val="24"/>
            </w:rPr>
            <w:t xml:space="preserve">. Seed Size, Establishment Sites and Species Coexistence in a Chilean Rain Forest. </w:t>
          </w:r>
          <w:r w:rsidRPr="00BB0A14">
            <w:rPr>
              <w:rFonts w:ascii="Calibri" w:hAnsi="Calibri" w:cs="Times New Roman"/>
              <w:i/>
              <w:iCs/>
              <w:noProof/>
              <w:szCs w:val="24"/>
            </w:rPr>
            <w:t>Journal of Vegetation Science</w:t>
          </w:r>
          <w:r w:rsidRPr="00BB0A14">
            <w:rPr>
              <w:rFonts w:ascii="Calibri" w:hAnsi="Calibri" w:cs="Times New Roman"/>
              <w:noProof/>
              <w:szCs w:val="24"/>
            </w:rPr>
            <w:t xml:space="preserve"> </w:t>
          </w:r>
          <w:r w:rsidRPr="00BB0A14">
            <w:rPr>
              <w:rFonts w:ascii="Calibri" w:hAnsi="Calibri" w:cs="Times New Roman"/>
              <w:b/>
              <w:bCs/>
              <w:noProof/>
              <w:szCs w:val="24"/>
            </w:rPr>
            <w:t>6</w:t>
          </w:r>
          <w:r w:rsidRPr="00BB0A14">
            <w:rPr>
              <w:rFonts w:ascii="Calibri" w:hAnsi="Calibri" w:cs="Times New Roman"/>
              <w:noProof/>
              <w:szCs w:val="24"/>
            </w:rPr>
            <w:t>: 249–256.</w:t>
          </w:r>
        </w:p>
        <w:p w14:paraId="7AAE9621"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Magurran A</w:t>
          </w:r>
          <w:r w:rsidRPr="00BB0A14">
            <w:rPr>
              <w:rFonts w:ascii="Calibri" w:hAnsi="Calibri" w:cs="Times New Roman"/>
              <w:noProof/>
              <w:szCs w:val="24"/>
            </w:rPr>
            <w:t xml:space="preserve">. </w:t>
          </w:r>
          <w:r w:rsidRPr="00BB0A14">
            <w:rPr>
              <w:rFonts w:ascii="Calibri" w:hAnsi="Calibri" w:cs="Times New Roman"/>
              <w:b/>
              <w:bCs/>
              <w:noProof/>
              <w:szCs w:val="24"/>
            </w:rPr>
            <w:t>2004</w:t>
          </w:r>
          <w:r w:rsidRPr="00BB0A14">
            <w:rPr>
              <w:rFonts w:ascii="Calibri" w:hAnsi="Calibri" w:cs="Times New Roman"/>
              <w:noProof/>
              <w:szCs w:val="24"/>
            </w:rPr>
            <w:t xml:space="preserve">. </w:t>
          </w:r>
          <w:r w:rsidRPr="00BB0A14">
            <w:rPr>
              <w:rFonts w:ascii="Calibri" w:hAnsi="Calibri" w:cs="Times New Roman"/>
              <w:i/>
              <w:iCs/>
              <w:noProof/>
              <w:szCs w:val="24"/>
            </w:rPr>
            <w:t>Measuring biological diversity</w:t>
          </w:r>
          <w:r w:rsidRPr="00BB0A14">
            <w:rPr>
              <w:rFonts w:ascii="Calibri" w:hAnsi="Calibri" w:cs="Times New Roman"/>
              <w:noProof/>
              <w:szCs w:val="24"/>
            </w:rPr>
            <w:t>. Oxford: Blackwell.</w:t>
          </w:r>
        </w:p>
        <w:p w14:paraId="16C26E2C"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Martos F, Munoz F, Pailler T, Kottke I, Gonneau C, Selosse MA</w:t>
          </w:r>
          <w:r w:rsidRPr="00BB0A14">
            <w:rPr>
              <w:rFonts w:ascii="Calibri" w:hAnsi="Calibri" w:cs="Times New Roman"/>
              <w:noProof/>
              <w:szCs w:val="24"/>
            </w:rPr>
            <w:t xml:space="preserve">. </w:t>
          </w:r>
          <w:r w:rsidRPr="00BB0A14">
            <w:rPr>
              <w:rFonts w:ascii="Calibri" w:hAnsi="Calibri" w:cs="Times New Roman"/>
              <w:b/>
              <w:bCs/>
              <w:noProof/>
              <w:szCs w:val="24"/>
            </w:rPr>
            <w:t>2012</w:t>
          </w:r>
          <w:r w:rsidRPr="00BB0A14">
            <w:rPr>
              <w:rFonts w:ascii="Calibri" w:hAnsi="Calibri" w:cs="Times New Roman"/>
              <w:noProof/>
              <w:szCs w:val="24"/>
            </w:rPr>
            <w:t xml:space="preserve">. The role of epiphytism in architecture and evolutionary constraint within mycorrhizal networks of tropical orchids. </w:t>
          </w:r>
          <w:r w:rsidRPr="00BB0A14">
            <w:rPr>
              <w:rFonts w:ascii="Calibri" w:hAnsi="Calibri" w:cs="Times New Roman"/>
              <w:i/>
              <w:iCs/>
              <w:noProof/>
              <w:szCs w:val="24"/>
            </w:rPr>
            <w:t>Molecular Ecology</w:t>
          </w:r>
          <w:r w:rsidRPr="00BB0A14">
            <w:rPr>
              <w:rFonts w:ascii="Calibri" w:hAnsi="Calibri" w:cs="Times New Roman"/>
              <w:noProof/>
              <w:szCs w:val="24"/>
            </w:rPr>
            <w:t xml:space="preserve"> </w:t>
          </w:r>
          <w:r w:rsidRPr="00BB0A14">
            <w:rPr>
              <w:rFonts w:ascii="Calibri" w:hAnsi="Calibri" w:cs="Times New Roman"/>
              <w:b/>
              <w:bCs/>
              <w:noProof/>
              <w:szCs w:val="24"/>
            </w:rPr>
            <w:t>21</w:t>
          </w:r>
          <w:r w:rsidRPr="00BB0A14">
            <w:rPr>
              <w:rFonts w:ascii="Calibri" w:hAnsi="Calibri" w:cs="Times New Roman"/>
              <w:noProof/>
              <w:szCs w:val="24"/>
            </w:rPr>
            <w:t>: 5098–5109.</w:t>
          </w:r>
        </w:p>
        <w:p w14:paraId="3C093CF7"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McCormick MK, Jacquemyn H</w:t>
          </w:r>
          <w:r w:rsidRPr="00BB0A14">
            <w:rPr>
              <w:rFonts w:ascii="Calibri" w:hAnsi="Calibri" w:cs="Times New Roman"/>
              <w:noProof/>
              <w:szCs w:val="24"/>
            </w:rPr>
            <w:t xml:space="preserve">. </w:t>
          </w:r>
          <w:r w:rsidRPr="00BB0A14">
            <w:rPr>
              <w:rFonts w:ascii="Calibri" w:hAnsi="Calibri" w:cs="Times New Roman"/>
              <w:b/>
              <w:bCs/>
              <w:noProof/>
              <w:szCs w:val="24"/>
            </w:rPr>
            <w:t>2014</w:t>
          </w:r>
          <w:r w:rsidRPr="00BB0A14">
            <w:rPr>
              <w:rFonts w:ascii="Calibri" w:hAnsi="Calibri" w:cs="Times New Roman"/>
              <w:noProof/>
              <w:szCs w:val="24"/>
            </w:rPr>
            <w:t xml:space="preserve">. What constrains the distribution of orchid populations? </w:t>
          </w:r>
          <w:r w:rsidRPr="00BB0A14">
            <w:rPr>
              <w:rFonts w:ascii="Calibri" w:hAnsi="Calibri" w:cs="Times New Roman"/>
              <w:i/>
              <w:iCs/>
              <w:noProof/>
              <w:szCs w:val="24"/>
            </w:rPr>
            <w:t>New Phytologist</w:t>
          </w:r>
          <w:r w:rsidRPr="00BB0A14">
            <w:rPr>
              <w:rFonts w:ascii="Calibri" w:hAnsi="Calibri" w:cs="Times New Roman"/>
              <w:noProof/>
              <w:szCs w:val="24"/>
            </w:rPr>
            <w:t xml:space="preserve"> </w:t>
          </w:r>
          <w:r w:rsidRPr="00BB0A14">
            <w:rPr>
              <w:rFonts w:ascii="Calibri" w:hAnsi="Calibri" w:cs="Times New Roman"/>
              <w:b/>
              <w:bCs/>
              <w:noProof/>
              <w:szCs w:val="24"/>
            </w:rPr>
            <w:t>202</w:t>
          </w:r>
          <w:r w:rsidRPr="00BB0A14">
            <w:rPr>
              <w:rFonts w:ascii="Calibri" w:hAnsi="Calibri" w:cs="Times New Roman"/>
              <w:noProof/>
              <w:szCs w:val="24"/>
            </w:rPr>
            <w:t>: 392–400.</w:t>
          </w:r>
        </w:p>
        <w:p w14:paraId="4974A54C"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McKendrick SL, Leake JR, Lee Taylor D, Read DJ</w:t>
          </w:r>
          <w:r w:rsidRPr="00BB0A14">
            <w:rPr>
              <w:rFonts w:ascii="Calibri" w:hAnsi="Calibri" w:cs="Times New Roman"/>
              <w:noProof/>
              <w:szCs w:val="24"/>
            </w:rPr>
            <w:t xml:space="preserve">. </w:t>
          </w:r>
          <w:r w:rsidRPr="00BB0A14">
            <w:rPr>
              <w:rFonts w:ascii="Calibri" w:hAnsi="Calibri" w:cs="Times New Roman"/>
              <w:b/>
              <w:bCs/>
              <w:noProof/>
              <w:szCs w:val="24"/>
            </w:rPr>
            <w:t>2002</w:t>
          </w:r>
          <w:r w:rsidRPr="00BB0A14">
            <w:rPr>
              <w:rFonts w:ascii="Calibri" w:hAnsi="Calibri" w:cs="Times New Roman"/>
              <w:noProof/>
              <w:szCs w:val="24"/>
            </w:rPr>
            <w:t xml:space="preserve">. Symbiotic germination and development of the myco-heterotrophic orchid Neottia nidus-avis in nature and its requirement for locally distributed Sebacina spp. </w:t>
          </w:r>
          <w:r w:rsidRPr="00BB0A14">
            <w:rPr>
              <w:rFonts w:ascii="Calibri" w:hAnsi="Calibri" w:cs="Times New Roman"/>
              <w:i/>
              <w:iCs/>
              <w:noProof/>
              <w:szCs w:val="24"/>
            </w:rPr>
            <w:t>New Phytologist</w:t>
          </w:r>
          <w:r w:rsidRPr="00BB0A14">
            <w:rPr>
              <w:rFonts w:ascii="Calibri" w:hAnsi="Calibri" w:cs="Times New Roman"/>
              <w:noProof/>
              <w:szCs w:val="24"/>
            </w:rPr>
            <w:t>: 233–247.</w:t>
          </w:r>
        </w:p>
        <w:p w14:paraId="1AF63F16"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Nathan R, Muller-landau HC</w:t>
          </w:r>
          <w:r w:rsidRPr="00BB0A14">
            <w:rPr>
              <w:rFonts w:ascii="Calibri" w:hAnsi="Calibri" w:cs="Times New Roman"/>
              <w:noProof/>
              <w:szCs w:val="24"/>
            </w:rPr>
            <w:t xml:space="preserve">. </w:t>
          </w:r>
          <w:r w:rsidRPr="00BB0A14">
            <w:rPr>
              <w:rFonts w:ascii="Calibri" w:hAnsi="Calibri" w:cs="Times New Roman"/>
              <w:b/>
              <w:bCs/>
              <w:noProof/>
              <w:szCs w:val="24"/>
            </w:rPr>
            <w:t>2000</w:t>
          </w:r>
          <w:r w:rsidRPr="00BB0A14">
            <w:rPr>
              <w:rFonts w:ascii="Calibri" w:hAnsi="Calibri" w:cs="Times New Roman"/>
              <w:noProof/>
              <w:szCs w:val="24"/>
            </w:rPr>
            <w:t xml:space="preserve">. Spatial patterns of seed dispersal , their determinants and consequences for recruitment. </w:t>
          </w:r>
          <w:r w:rsidRPr="00BB0A14">
            <w:rPr>
              <w:rFonts w:ascii="Calibri" w:hAnsi="Calibri" w:cs="Times New Roman"/>
              <w:b/>
              <w:bCs/>
              <w:noProof/>
              <w:szCs w:val="24"/>
            </w:rPr>
            <w:t>15</w:t>
          </w:r>
          <w:r w:rsidRPr="00BB0A14">
            <w:rPr>
              <w:rFonts w:ascii="Calibri" w:hAnsi="Calibri" w:cs="Times New Roman"/>
              <w:noProof/>
              <w:szCs w:val="24"/>
            </w:rPr>
            <w:t>: 278–285.</w:t>
          </w:r>
        </w:p>
        <w:p w14:paraId="73DEE6BC"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Newman M</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xml:space="preserve">. </w:t>
          </w:r>
          <w:r w:rsidRPr="00BB0A14">
            <w:rPr>
              <w:rFonts w:ascii="Calibri" w:hAnsi="Calibri" w:cs="Times New Roman"/>
              <w:i/>
              <w:iCs/>
              <w:noProof/>
              <w:szCs w:val="24"/>
            </w:rPr>
            <w:t>Networks</w:t>
          </w:r>
          <w:r w:rsidRPr="00BB0A14">
            <w:rPr>
              <w:rFonts w:ascii="Calibri" w:hAnsi="Calibri" w:cs="Times New Roman"/>
              <w:noProof/>
              <w:szCs w:val="24"/>
            </w:rPr>
            <w:t>. Oxford: Oxford University Press.</w:t>
          </w:r>
        </w:p>
        <w:p w14:paraId="4946BFE5"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 xml:space="preserve">Ogura-Tsujita Y, Gebauer G, Xu H, Fukasawa Y, Umata H, Tetsuka K, Kubota M, Schweiger JMI, Yamashita S, Maekawa N, </w:t>
          </w:r>
          <w:r w:rsidRPr="00BB0A14">
            <w:rPr>
              <w:rFonts w:ascii="Calibri" w:hAnsi="Calibri" w:cs="Times New Roman"/>
              <w:b/>
              <w:bCs/>
              <w:i/>
              <w:iCs/>
              <w:noProof/>
              <w:szCs w:val="24"/>
            </w:rPr>
            <w:t>et al.</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The giant mycoheterotrophic orchid Erythrorchis altissima is associated mainly with a</w:t>
          </w:r>
          <w:bookmarkStart w:id="4" w:name="_GoBack"/>
          <w:bookmarkEnd w:id="4"/>
          <w:r w:rsidRPr="00BB0A14">
            <w:rPr>
              <w:rFonts w:ascii="Calibri" w:hAnsi="Calibri" w:cs="Times New Roman"/>
              <w:noProof/>
              <w:szCs w:val="24"/>
            </w:rPr>
            <w:t xml:space="preserve"> divergent set of wood-decaying fungi. </w:t>
          </w:r>
          <w:r w:rsidRPr="00BB0A14">
            <w:rPr>
              <w:rFonts w:ascii="Calibri" w:hAnsi="Calibri" w:cs="Times New Roman"/>
              <w:i/>
              <w:iCs/>
              <w:noProof/>
              <w:szCs w:val="24"/>
            </w:rPr>
            <w:t>Molecular Ecology</w:t>
          </w:r>
          <w:r w:rsidRPr="00BB0A14">
            <w:rPr>
              <w:rFonts w:ascii="Calibri" w:hAnsi="Calibri" w:cs="Times New Roman"/>
              <w:noProof/>
              <w:szCs w:val="24"/>
            </w:rPr>
            <w:t xml:space="preserve"> </w:t>
          </w:r>
          <w:r w:rsidRPr="00BB0A14">
            <w:rPr>
              <w:rFonts w:ascii="Calibri" w:hAnsi="Calibri" w:cs="Times New Roman"/>
              <w:b/>
              <w:bCs/>
              <w:noProof/>
              <w:szCs w:val="24"/>
            </w:rPr>
            <w:t>27</w:t>
          </w:r>
          <w:r w:rsidRPr="00BB0A14">
            <w:rPr>
              <w:rFonts w:ascii="Calibri" w:hAnsi="Calibri" w:cs="Times New Roman"/>
              <w:noProof/>
              <w:szCs w:val="24"/>
            </w:rPr>
            <w:t>: 1324–1337.</w:t>
          </w:r>
        </w:p>
        <w:p w14:paraId="3A3C88F0"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Olesen JM, Bascompte J, Dupont YL, Jordano P</w:t>
          </w:r>
          <w:r w:rsidRPr="00BB0A14">
            <w:rPr>
              <w:rFonts w:ascii="Calibri" w:hAnsi="Calibri" w:cs="Times New Roman"/>
              <w:noProof/>
              <w:szCs w:val="24"/>
            </w:rPr>
            <w:t xml:space="preserve">. </w:t>
          </w:r>
          <w:r w:rsidRPr="00BB0A14">
            <w:rPr>
              <w:rFonts w:ascii="Calibri" w:hAnsi="Calibri" w:cs="Times New Roman"/>
              <w:b/>
              <w:bCs/>
              <w:noProof/>
              <w:szCs w:val="24"/>
            </w:rPr>
            <w:t>2007</w:t>
          </w:r>
          <w:r w:rsidRPr="00BB0A14">
            <w:rPr>
              <w:rFonts w:ascii="Calibri" w:hAnsi="Calibri" w:cs="Times New Roman"/>
              <w:noProof/>
              <w:szCs w:val="24"/>
            </w:rPr>
            <w:t>. The modularity of pollination networks.</w:t>
          </w:r>
        </w:p>
        <w:p w14:paraId="3F5E235F"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Otero JT, Aragón S, Ackerman JD</w:t>
          </w:r>
          <w:r w:rsidRPr="00BB0A14">
            <w:rPr>
              <w:rFonts w:ascii="Calibri" w:hAnsi="Calibri" w:cs="Times New Roman"/>
              <w:noProof/>
              <w:szCs w:val="24"/>
            </w:rPr>
            <w:t xml:space="preserve">. </w:t>
          </w:r>
          <w:r w:rsidRPr="00BB0A14">
            <w:rPr>
              <w:rFonts w:ascii="Calibri" w:hAnsi="Calibri" w:cs="Times New Roman"/>
              <w:b/>
              <w:bCs/>
              <w:noProof/>
              <w:szCs w:val="24"/>
            </w:rPr>
            <w:t>2007</w:t>
          </w:r>
          <w:r w:rsidRPr="00BB0A14">
            <w:rPr>
              <w:rFonts w:ascii="Calibri" w:hAnsi="Calibri" w:cs="Times New Roman"/>
              <w:noProof/>
              <w:szCs w:val="24"/>
            </w:rPr>
            <w:t xml:space="preserve">. Site variation in spatial aggregation and phorophyte preference in Psychilis monensis (Orchidaceae). </w:t>
          </w:r>
          <w:r w:rsidRPr="00BB0A14">
            <w:rPr>
              <w:rFonts w:ascii="Calibri" w:hAnsi="Calibri" w:cs="Times New Roman"/>
              <w:i/>
              <w:iCs/>
              <w:noProof/>
              <w:szCs w:val="24"/>
            </w:rPr>
            <w:t>Biotropica</w:t>
          </w:r>
          <w:r w:rsidRPr="00BB0A14">
            <w:rPr>
              <w:rFonts w:ascii="Calibri" w:hAnsi="Calibri" w:cs="Times New Roman"/>
              <w:noProof/>
              <w:szCs w:val="24"/>
            </w:rPr>
            <w:t xml:space="preserve"> </w:t>
          </w:r>
          <w:r w:rsidRPr="00BB0A14">
            <w:rPr>
              <w:rFonts w:ascii="Calibri" w:hAnsi="Calibri" w:cs="Times New Roman"/>
              <w:b/>
              <w:bCs/>
              <w:noProof/>
              <w:szCs w:val="24"/>
            </w:rPr>
            <w:t>39</w:t>
          </w:r>
          <w:r w:rsidRPr="00BB0A14">
            <w:rPr>
              <w:rFonts w:ascii="Calibri" w:hAnsi="Calibri" w:cs="Times New Roman"/>
              <w:noProof/>
              <w:szCs w:val="24"/>
            </w:rPr>
            <w:t>: 227–231.</w:t>
          </w:r>
        </w:p>
        <w:p w14:paraId="197FD898"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Rasmussen HN</w:t>
          </w:r>
          <w:r w:rsidRPr="00BB0A14">
            <w:rPr>
              <w:rFonts w:ascii="Calibri" w:hAnsi="Calibri" w:cs="Times New Roman"/>
              <w:noProof/>
              <w:szCs w:val="24"/>
            </w:rPr>
            <w:t xml:space="preserve">. </w:t>
          </w:r>
          <w:r w:rsidRPr="00BB0A14">
            <w:rPr>
              <w:rFonts w:ascii="Calibri" w:hAnsi="Calibri" w:cs="Times New Roman"/>
              <w:b/>
              <w:bCs/>
              <w:noProof/>
              <w:szCs w:val="24"/>
            </w:rPr>
            <w:t>2002</w:t>
          </w:r>
          <w:r w:rsidRPr="00BB0A14">
            <w:rPr>
              <w:rFonts w:ascii="Calibri" w:hAnsi="Calibri" w:cs="Times New Roman"/>
              <w:noProof/>
              <w:szCs w:val="24"/>
            </w:rPr>
            <w:t xml:space="preserve">. Recent developments in the study of orchid mycorrhiza. </w:t>
          </w:r>
          <w:r w:rsidRPr="00BB0A14">
            <w:rPr>
              <w:rFonts w:ascii="Calibri" w:hAnsi="Calibri" w:cs="Times New Roman"/>
              <w:i/>
              <w:iCs/>
              <w:noProof/>
              <w:szCs w:val="24"/>
            </w:rPr>
            <w:t>Plant and Soil</w:t>
          </w:r>
          <w:r w:rsidRPr="00BB0A14">
            <w:rPr>
              <w:rFonts w:ascii="Calibri" w:hAnsi="Calibri" w:cs="Times New Roman"/>
              <w:noProof/>
              <w:szCs w:val="24"/>
            </w:rPr>
            <w:t xml:space="preserve"> </w:t>
          </w:r>
          <w:r w:rsidRPr="00BB0A14">
            <w:rPr>
              <w:rFonts w:ascii="Calibri" w:hAnsi="Calibri" w:cs="Times New Roman"/>
              <w:b/>
              <w:bCs/>
              <w:noProof/>
              <w:szCs w:val="24"/>
            </w:rPr>
            <w:t>244</w:t>
          </w:r>
          <w:r w:rsidRPr="00BB0A14">
            <w:rPr>
              <w:rFonts w:ascii="Calibri" w:hAnsi="Calibri" w:cs="Times New Roman"/>
              <w:noProof/>
              <w:szCs w:val="24"/>
            </w:rPr>
            <w:t>: 149–163.</w:t>
          </w:r>
        </w:p>
        <w:p w14:paraId="58A4F3F8"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Rasmussen HN, Dixon KW, Jersáková J, Tesitelová T</w:t>
          </w:r>
          <w:r w:rsidRPr="00BB0A14">
            <w:rPr>
              <w:rFonts w:ascii="Calibri" w:hAnsi="Calibri" w:cs="Times New Roman"/>
              <w:noProof/>
              <w:szCs w:val="24"/>
            </w:rPr>
            <w:t xml:space="preserve">. </w:t>
          </w:r>
          <w:r w:rsidRPr="00BB0A14">
            <w:rPr>
              <w:rFonts w:ascii="Calibri" w:hAnsi="Calibri" w:cs="Times New Roman"/>
              <w:b/>
              <w:bCs/>
              <w:noProof/>
              <w:szCs w:val="24"/>
            </w:rPr>
            <w:t>2015</w:t>
          </w:r>
          <w:r w:rsidRPr="00BB0A14">
            <w:rPr>
              <w:rFonts w:ascii="Calibri" w:hAnsi="Calibri" w:cs="Times New Roman"/>
              <w:noProof/>
              <w:szCs w:val="24"/>
            </w:rPr>
            <w:t xml:space="preserve">. Germination and seedling establishment in orchids : a complex of requirements. </w:t>
          </w:r>
          <w:r w:rsidRPr="00BB0A14">
            <w:rPr>
              <w:rFonts w:ascii="Calibri" w:hAnsi="Calibri" w:cs="Times New Roman"/>
              <w:i/>
              <w:iCs/>
              <w:noProof/>
              <w:szCs w:val="24"/>
            </w:rPr>
            <w:t>Annals of Botany</w:t>
          </w:r>
          <w:r w:rsidRPr="00BB0A14">
            <w:rPr>
              <w:rFonts w:ascii="Calibri" w:hAnsi="Calibri" w:cs="Times New Roman"/>
              <w:noProof/>
              <w:szCs w:val="24"/>
            </w:rPr>
            <w:t xml:space="preserve"> </w:t>
          </w:r>
          <w:r w:rsidRPr="00BB0A14">
            <w:rPr>
              <w:rFonts w:ascii="Calibri" w:hAnsi="Calibri" w:cs="Times New Roman"/>
              <w:b/>
              <w:bCs/>
              <w:noProof/>
              <w:szCs w:val="24"/>
            </w:rPr>
            <w:t>116</w:t>
          </w:r>
          <w:r w:rsidRPr="00BB0A14">
            <w:rPr>
              <w:rFonts w:ascii="Calibri" w:hAnsi="Calibri" w:cs="Times New Roman"/>
              <w:noProof/>
              <w:szCs w:val="24"/>
            </w:rPr>
            <w:t>: 391–402.</w:t>
          </w:r>
        </w:p>
        <w:p w14:paraId="4B304623"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Rasmussen HN, Rasmussen FN</w:t>
          </w:r>
          <w:r w:rsidRPr="00BB0A14">
            <w:rPr>
              <w:rFonts w:ascii="Calibri" w:hAnsi="Calibri" w:cs="Times New Roman"/>
              <w:noProof/>
              <w:szCs w:val="24"/>
            </w:rPr>
            <w:t xml:space="preserve">. </w:t>
          </w:r>
          <w:r w:rsidRPr="00BB0A14">
            <w:rPr>
              <w:rFonts w:ascii="Calibri" w:hAnsi="Calibri" w:cs="Times New Roman"/>
              <w:b/>
              <w:bCs/>
              <w:noProof/>
              <w:szCs w:val="24"/>
            </w:rPr>
            <w:t>2018</w:t>
          </w:r>
          <w:r w:rsidRPr="00BB0A14">
            <w:rPr>
              <w:rFonts w:ascii="Calibri" w:hAnsi="Calibri" w:cs="Times New Roman"/>
              <w:noProof/>
              <w:szCs w:val="24"/>
            </w:rPr>
            <w:t>. The epiphytic habitat on a living host : reflections on the orchid – tree relationship. : 456–472.</w:t>
          </w:r>
        </w:p>
        <w:p w14:paraId="15FF8CC7"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Riofrío ML, Cruz D, Torres E, de La Cruz M, Iriondo JM, Suárez JP</w:t>
          </w:r>
          <w:r w:rsidRPr="00BB0A14">
            <w:rPr>
              <w:rFonts w:ascii="Calibri" w:hAnsi="Calibri" w:cs="Times New Roman"/>
              <w:noProof/>
              <w:szCs w:val="24"/>
            </w:rPr>
            <w:t xml:space="preserve">. </w:t>
          </w:r>
          <w:r w:rsidRPr="00BB0A14">
            <w:rPr>
              <w:rFonts w:ascii="Calibri" w:hAnsi="Calibri" w:cs="Times New Roman"/>
              <w:b/>
              <w:bCs/>
              <w:noProof/>
              <w:szCs w:val="24"/>
            </w:rPr>
            <w:t>2013</w:t>
          </w:r>
          <w:r w:rsidRPr="00BB0A14">
            <w:rPr>
              <w:rFonts w:ascii="Calibri" w:hAnsi="Calibri" w:cs="Times New Roman"/>
              <w:noProof/>
              <w:szCs w:val="24"/>
            </w:rPr>
            <w:t xml:space="preserve">. Mycorrhizal preferences and fine spatial structure of the epiphytic orchid Epidendrum rhopalostele. </w:t>
          </w:r>
          <w:r w:rsidRPr="00BB0A14">
            <w:rPr>
              <w:rFonts w:ascii="Calibri" w:hAnsi="Calibri" w:cs="Times New Roman"/>
              <w:i/>
              <w:iCs/>
              <w:noProof/>
              <w:szCs w:val="24"/>
            </w:rPr>
            <w:t>American Journal of Botany</w:t>
          </w:r>
          <w:r w:rsidRPr="00BB0A14">
            <w:rPr>
              <w:rFonts w:ascii="Calibri" w:hAnsi="Calibri" w:cs="Times New Roman"/>
              <w:noProof/>
              <w:szCs w:val="24"/>
            </w:rPr>
            <w:t xml:space="preserve"> </w:t>
          </w:r>
          <w:r w:rsidRPr="00BB0A14">
            <w:rPr>
              <w:rFonts w:ascii="Calibri" w:hAnsi="Calibri" w:cs="Times New Roman"/>
              <w:b/>
              <w:bCs/>
              <w:noProof/>
              <w:szCs w:val="24"/>
            </w:rPr>
            <w:t>100</w:t>
          </w:r>
          <w:r w:rsidRPr="00BB0A14">
            <w:rPr>
              <w:rFonts w:ascii="Calibri" w:hAnsi="Calibri" w:cs="Times New Roman"/>
              <w:noProof/>
              <w:szCs w:val="24"/>
            </w:rPr>
            <w:t>: 2339–2348.</w:t>
          </w:r>
        </w:p>
        <w:p w14:paraId="07C85C87"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Shao S-C, Burgess KS, Cruse-Sanders JM, Liu Q, Fan X-L, Huang H, Gao J-Y</w:t>
          </w:r>
          <w:r w:rsidRPr="00BB0A14">
            <w:rPr>
              <w:rFonts w:ascii="Calibri" w:hAnsi="Calibri" w:cs="Times New Roman"/>
              <w:noProof/>
              <w:szCs w:val="24"/>
            </w:rPr>
            <w:t xml:space="preserve">. </w:t>
          </w:r>
          <w:r w:rsidRPr="00BB0A14">
            <w:rPr>
              <w:rFonts w:ascii="Calibri" w:hAnsi="Calibri" w:cs="Times New Roman"/>
              <w:b/>
              <w:bCs/>
              <w:noProof/>
              <w:szCs w:val="24"/>
            </w:rPr>
            <w:t>2017</w:t>
          </w:r>
          <w:r w:rsidRPr="00BB0A14">
            <w:rPr>
              <w:rFonts w:ascii="Calibri" w:hAnsi="Calibri" w:cs="Times New Roman"/>
              <w:noProof/>
              <w:szCs w:val="24"/>
            </w:rPr>
            <w:t xml:space="preserve">. Using In Situ Symbiotic Seed Germination to Restore Over-collected Medicinal Orchids in Southwest China. </w:t>
          </w:r>
          <w:r w:rsidRPr="00BB0A14">
            <w:rPr>
              <w:rFonts w:ascii="Calibri" w:hAnsi="Calibri" w:cs="Times New Roman"/>
              <w:i/>
              <w:iCs/>
              <w:noProof/>
              <w:szCs w:val="24"/>
            </w:rPr>
            <w:t>Frontiers in Plant Science</w:t>
          </w:r>
          <w:r w:rsidRPr="00BB0A14">
            <w:rPr>
              <w:rFonts w:ascii="Calibri" w:hAnsi="Calibri" w:cs="Times New Roman"/>
              <w:noProof/>
              <w:szCs w:val="24"/>
            </w:rPr>
            <w:t xml:space="preserve"> </w:t>
          </w:r>
          <w:r w:rsidRPr="00BB0A14">
            <w:rPr>
              <w:rFonts w:ascii="Calibri" w:hAnsi="Calibri" w:cs="Times New Roman"/>
              <w:b/>
              <w:bCs/>
              <w:noProof/>
              <w:szCs w:val="24"/>
            </w:rPr>
            <w:t>8</w:t>
          </w:r>
          <w:r w:rsidRPr="00BB0A14">
            <w:rPr>
              <w:rFonts w:ascii="Calibri" w:hAnsi="Calibri" w:cs="Times New Roman"/>
              <w:noProof/>
              <w:szCs w:val="24"/>
            </w:rPr>
            <w:t>: 1–10.</w:t>
          </w:r>
        </w:p>
        <w:p w14:paraId="2C925D4B"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Slatyer RA, Hirst M, Sexton JP</w:t>
          </w:r>
          <w:r w:rsidRPr="00BB0A14">
            <w:rPr>
              <w:rFonts w:ascii="Calibri" w:hAnsi="Calibri" w:cs="Times New Roman"/>
              <w:noProof/>
              <w:szCs w:val="24"/>
            </w:rPr>
            <w:t xml:space="preserve">. </w:t>
          </w:r>
          <w:r w:rsidRPr="00BB0A14">
            <w:rPr>
              <w:rFonts w:ascii="Calibri" w:hAnsi="Calibri" w:cs="Times New Roman"/>
              <w:b/>
              <w:bCs/>
              <w:noProof/>
              <w:szCs w:val="24"/>
            </w:rPr>
            <w:t>2013</w:t>
          </w:r>
          <w:r w:rsidRPr="00BB0A14">
            <w:rPr>
              <w:rFonts w:ascii="Calibri" w:hAnsi="Calibri" w:cs="Times New Roman"/>
              <w:noProof/>
              <w:szCs w:val="24"/>
            </w:rPr>
            <w:t xml:space="preserve">. Niche breadth predicts geographical range size: a general ecological pattern. </w:t>
          </w:r>
          <w:r w:rsidRPr="00BB0A14">
            <w:rPr>
              <w:rFonts w:ascii="Calibri" w:hAnsi="Calibri" w:cs="Times New Roman"/>
              <w:i/>
              <w:iCs/>
              <w:noProof/>
              <w:szCs w:val="24"/>
            </w:rPr>
            <w:t>Ecology Letters</w:t>
          </w:r>
          <w:r w:rsidRPr="00BB0A14">
            <w:rPr>
              <w:rFonts w:ascii="Calibri" w:hAnsi="Calibri" w:cs="Times New Roman"/>
              <w:noProof/>
              <w:szCs w:val="24"/>
            </w:rPr>
            <w:t xml:space="preserve"> </w:t>
          </w:r>
          <w:r w:rsidRPr="00BB0A14">
            <w:rPr>
              <w:rFonts w:ascii="Calibri" w:hAnsi="Calibri" w:cs="Times New Roman"/>
              <w:b/>
              <w:bCs/>
              <w:noProof/>
              <w:szCs w:val="24"/>
            </w:rPr>
            <w:t>16</w:t>
          </w:r>
          <w:r w:rsidRPr="00BB0A14">
            <w:rPr>
              <w:rFonts w:ascii="Calibri" w:hAnsi="Calibri" w:cs="Times New Roman"/>
              <w:noProof/>
              <w:szCs w:val="24"/>
            </w:rPr>
            <w:t>: 1104–1114.</w:t>
          </w:r>
        </w:p>
        <w:p w14:paraId="0611CD35"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Suárez JP, Kottke I</w:t>
          </w:r>
          <w:r w:rsidRPr="00BB0A14">
            <w:rPr>
              <w:rFonts w:ascii="Calibri" w:hAnsi="Calibri" w:cs="Times New Roman"/>
              <w:noProof/>
              <w:szCs w:val="24"/>
            </w:rPr>
            <w:t xml:space="preserve">. </w:t>
          </w:r>
          <w:r w:rsidRPr="00BB0A14">
            <w:rPr>
              <w:rFonts w:ascii="Calibri" w:hAnsi="Calibri" w:cs="Times New Roman"/>
              <w:b/>
              <w:bCs/>
              <w:noProof/>
              <w:szCs w:val="24"/>
            </w:rPr>
            <w:t>2016</w:t>
          </w:r>
          <w:r w:rsidRPr="00BB0A14">
            <w:rPr>
              <w:rFonts w:ascii="Calibri" w:hAnsi="Calibri" w:cs="Times New Roman"/>
              <w:noProof/>
              <w:szCs w:val="24"/>
            </w:rPr>
            <w:t xml:space="preserve">. Main fungal partners and different levels of specificity of orchid mycorrhizae in the tropical mountain forests of Ecuador. </w:t>
          </w:r>
          <w:r w:rsidRPr="00BB0A14">
            <w:rPr>
              <w:rFonts w:ascii="Calibri" w:hAnsi="Calibri" w:cs="Times New Roman"/>
              <w:i/>
              <w:iCs/>
              <w:noProof/>
              <w:szCs w:val="24"/>
            </w:rPr>
            <w:t>Lankesteriana</w:t>
          </w:r>
          <w:r w:rsidRPr="00BB0A14">
            <w:rPr>
              <w:rFonts w:ascii="Calibri" w:hAnsi="Calibri" w:cs="Times New Roman"/>
              <w:noProof/>
              <w:szCs w:val="24"/>
            </w:rPr>
            <w:t xml:space="preserve"> </w:t>
          </w:r>
          <w:r w:rsidRPr="00BB0A14">
            <w:rPr>
              <w:rFonts w:ascii="Calibri" w:hAnsi="Calibri" w:cs="Times New Roman"/>
              <w:b/>
              <w:bCs/>
              <w:noProof/>
              <w:szCs w:val="24"/>
            </w:rPr>
            <w:t>16</w:t>
          </w:r>
          <w:r w:rsidRPr="00BB0A14">
            <w:rPr>
              <w:rFonts w:ascii="Calibri" w:hAnsi="Calibri" w:cs="Times New Roman"/>
              <w:noProof/>
              <w:szCs w:val="24"/>
            </w:rPr>
            <w:t>: 299–305.</w:t>
          </w:r>
        </w:p>
        <w:p w14:paraId="73FA1E40"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Wagner K, Mendieta-Leiva G, Zotz G</w:t>
          </w:r>
          <w:r w:rsidRPr="00BB0A14">
            <w:rPr>
              <w:rFonts w:ascii="Calibri" w:hAnsi="Calibri" w:cs="Times New Roman"/>
              <w:noProof/>
              <w:szCs w:val="24"/>
            </w:rPr>
            <w:t xml:space="preserve">. </w:t>
          </w:r>
          <w:r w:rsidRPr="00BB0A14">
            <w:rPr>
              <w:rFonts w:ascii="Calibri" w:hAnsi="Calibri" w:cs="Times New Roman"/>
              <w:b/>
              <w:bCs/>
              <w:noProof/>
              <w:szCs w:val="24"/>
            </w:rPr>
            <w:t>2015</w:t>
          </w:r>
          <w:r w:rsidRPr="00BB0A14">
            <w:rPr>
              <w:rFonts w:ascii="Calibri" w:hAnsi="Calibri" w:cs="Times New Roman"/>
              <w:noProof/>
              <w:szCs w:val="24"/>
            </w:rPr>
            <w:t xml:space="preserve">. Host specificity in vascular epiphytes: a review of methodology, empirical evidence and potential mechanisms. </w:t>
          </w:r>
          <w:r w:rsidRPr="00BB0A14">
            <w:rPr>
              <w:rFonts w:ascii="Calibri" w:hAnsi="Calibri" w:cs="Times New Roman"/>
              <w:i/>
              <w:iCs/>
              <w:noProof/>
              <w:szCs w:val="24"/>
            </w:rPr>
            <w:t>AoB PLANTS</w:t>
          </w:r>
          <w:r w:rsidRPr="00BB0A14">
            <w:rPr>
              <w:rFonts w:ascii="Calibri" w:hAnsi="Calibri" w:cs="Times New Roman"/>
              <w:noProof/>
              <w:szCs w:val="24"/>
            </w:rPr>
            <w:t xml:space="preserve"> </w:t>
          </w:r>
          <w:r w:rsidRPr="00BB0A14">
            <w:rPr>
              <w:rFonts w:ascii="Calibri" w:hAnsi="Calibri" w:cs="Times New Roman"/>
              <w:b/>
              <w:bCs/>
              <w:noProof/>
              <w:szCs w:val="24"/>
            </w:rPr>
            <w:t>7</w:t>
          </w:r>
          <w:r w:rsidRPr="00BB0A14">
            <w:rPr>
              <w:rFonts w:ascii="Calibri" w:hAnsi="Calibri" w:cs="Times New Roman"/>
              <w:noProof/>
              <w:szCs w:val="24"/>
            </w:rPr>
            <w:t>: plu092-plu092.</w:t>
          </w:r>
        </w:p>
        <w:p w14:paraId="5D677FB3" w14:textId="77777777" w:rsidR="00BB0A14" w:rsidRPr="00BB0A14" w:rsidRDefault="00BB0A14" w:rsidP="00BB0A14">
          <w:pPr>
            <w:widowControl w:val="0"/>
            <w:autoSpaceDE w:val="0"/>
            <w:autoSpaceDN w:val="0"/>
            <w:adjustRightInd w:val="0"/>
            <w:spacing w:after="0" w:line="240" w:lineRule="auto"/>
            <w:rPr>
              <w:rFonts w:ascii="Calibri" w:hAnsi="Calibri" w:cs="Times New Roman"/>
              <w:noProof/>
              <w:szCs w:val="24"/>
            </w:rPr>
          </w:pPr>
          <w:r w:rsidRPr="00BB0A14">
            <w:rPr>
              <w:rFonts w:ascii="Calibri" w:hAnsi="Calibri" w:cs="Times New Roman"/>
              <w:b/>
              <w:bCs/>
              <w:noProof/>
              <w:szCs w:val="24"/>
            </w:rPr>
            <w:t>Waud M, Busschaert P, Ruyters S, Jacquemyn H, Lievens B</w:t>
          </w:r>
          <w:r w:rsidRPr="00BB0A14">
            <w:rPr>
              <w:rFonts w:ascii="Calibri" w:hAnsi="Calibri" w:cs="Times New Roman"/>
              <w:noProof/>
              <w:szCs w:val="24"/>
            </w:rPr>
            <w:t xml:space="preserve">. </w:t>
          </w:r>
          <w:r w:rsidRPr="00BB0A14">
            <w:rPr>
              <w:rFonts w:ascii="Calibri" w:hAnsi="Calibri" w:cs="Times New Roman"/>
              <w:b/>
              <w:bCs/>
              <w:noProof/>
              <w:szCs w:val="24"/>
            </w:rPr>
            <w:t>2014</w:t>
          </w:r>
          <w:r w:rsidRPr="00BB0A14">
            <w:rPr>
              <w:rFonts w:ascii="Calibri" w:hAnsi="Calibri" w:cs="Times New Roman"/>
              <w:noProof/>
              <w:szCs w:val="24"/>
            </w:rPr>
            <w:t xml:space="preserve">. Impact of primer choice on characterization of orchid mycorrhizal communities using 454 pyrosequencing. </w:t>
          </w:r>
          <w:r w:rsidRPr="00BB0A14">
            <w:rPr>
              <w:rFonts w:ascii="Calibri" w:hAnsi="Calibri" w:cs="Times New Roman"/>
              <w:i/>
              <w:iCs/>
              <w:noProof/>
              <w:szCs w:val="24"/>
            </w:rPr>
            <w:t>Molecular Ecology Resources</w:t>
          </w:r>
          <w:r w:rsidRPr="00BB0A14">
            <w:rPr>
              <w:rFonts w:ascii="Calibri" w:hAnsi="Calibri" w:cs="Times New Roman"/>
              <w:noProof/>
              <w:szCs w:val="24"/>
            </w:rPr>
            <w:t xml:space="preserve"> </w:t>
          </w:r>
          <w:r w:rsidRPr="00BB0A14">
            <w:rPr>
              <w:rFonts w:ascii="Calibri" w:hAnsi="Calibri" w:cs="Times New Roman"/>
              <w:b/>
              <w:bCs/>
              <w:noProof/>
              <w:szCs w:val="24"/>
            </w:rPr>
            <w:t>14</w:t>
          </w:r>
          <w:r w:rsidRPr="00BB0A14">
            <w:rPr>
              <w:rFonts w:ascii="Calibri" w:hAnsi="Calibri" w:cs="Times New Roman"/>
              <w:noProof/>
              <w:szCs w:val="24"/>
            </w:rPr>
            <w:t>: 679–699.</w:t>
          </w:r>
        </w:p>
        <w:p w14:paraId="4364DFA3" w14:textId="4E4A6EEE" w:rsidR="000D3440" w:rsidRPr="00AA6EB7" w:rsidRDefault="00BB0A14" w:rsidP="00B0560A">
          <w:pPr>
            <w:widowControl w:val="0"/>
            <w:autoSpaceDE w:val="0"/>
            <w:autoSpaceDN w:val="0"/>
            <w:adjustRightInd w:val="0"/>
            <w:spacing w:after="0" w:line="240" w:lineRule="auto"/>
            <w:rPr>
              <w:lang w:val="en-US"/>
            </w:rPr>
          </w:pPr>
          <w:r w:rsidRPr="00BB0A14">
            <w:rPr>
              <w:rFonts w:ascii="Calibri" w:hAnsi="Calibri" w:cs="Times New Roman"/>
              <w:b/>
              <w:bCs/>
              <w:noProof/>
              <w:szCs w:val="24"/>
            </w:rPr>
            <w:t>Zotz G</w:t>
          </w:r>
          <w:r w:rsidRPr="00BB0A14">
            <w:rPr>
              <w:rFonts w:ascii="Calibri" w:hAnsi="Calibri" w:cs="Times New Roman"/>
              <w:noProof/>
              <w:szCs w:val="24"/>
            </w:rPr>
            <w:t xml:space="preserve">. </w:t>
          </w:r>
          <w:r w:rsidRPr="00BB0A14">
            <w:rPr>
              <w:rFonts w:ascii="Calibri" w:hAnsi="Calibri" w:cs="Times New Roman"/>
              <w:b/>
              <w:bCs/>
              <w:noProof/>
              <w:szCs w:val="24"/>
            </w:rPr>
            <w:t>2016</w:t>
          </w:r>
          <w:r w:rsidRPr="00BB0A14">
            <w:rPr>
              <w:rFonts w:ascii="Calibri" w:hAnsi="Calibri" w:cs="Times New Roman"/>
              <w:noProof/>
              <w:szCs w:val="24"/>
            </w:rPr>
            <w:t xml:space="preserve">. </w:t>
          </w:r>
          <w:r w:rsidRPr="00BB0A14">
            <w:rPr>
              <w:rFonts w:ascii="Calibri" w:hAnsi="Calibri" w:cs="Times New Roman"/>
              <w:i/>
              <w:iCs/>
              <w:noProof/>
              <w:szCs w:val="24"/>
            </w:rPr>
            <w:t>Plants on Plants – The Biology of Vascular Epiphytes</w:t>
          </w:r>
          <w:r w:rsidRPr="00BB0A14">
            <w:rPr>
              <w:rFonts w:ascii="Calibri" w:hAnsi="Calibri" w:cs="Times New Roman"/>
              <w:noProof/>
              <w:szCs w:val="24"/>
            </w:rPr>
            <w:t>. Springer International Publishing.</w:t>
          </w:r>
          <w:r w:rsidR="00C433A2">
            <w:fldChar w:fldCharType="end"/>
          </w:r>
        </w:p>
      </w:sdtContent>
    </w:sdt>
    <w:sectPr w:rsidR="000D3440" w:rsidRPr="00AA6EB7" w:rsidSect="00C37FFE">
      <w:pgSz w:w="11906" w:h="16838"/>
      <w:pgMar w:top="1701" w:right="1418" w:bottom="1701"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gustina ventre" w:date="2018-11-30T18:46:00Z" w:initials="av">
    <w:p w14:paraId="67EC6450" w14:textId="1B3BE5BB" w:rsidR="00DE72E4" w:rsidRDefault="00DE72E4">
      <w:pPr>
        <w:pStyle w:val="Textocomentario"/>
      </w:pPr>
      <w:r>
        <w:rPr>
          <w:rStyle w:val="Refdecomentario"/>
        </w:rPr>
        <w:annotationRef/>
      </w:r>
      <w:r>
        <w:t>Not fully convinced about this phrasing, but something in this line to avoid an abrupt transition from epiphytes in general to epiphytic orchi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EC645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746C10" w14:textId="77777777" w:rsidR="001749BF" w:rsidRDefault="001749BF" w:rsidP="003E77C2">
      <w:pPr>
        <w:spacing w:after="0" w:line="240" w:lineRule="auto"/>
      </w:pPr>
      <w:r>
        <w:separator/>
      </w:r>
    </w:p>
  </w:endnote>
  <w:endnote w:type="continuationSeparator" w:id="0">
    <w:p w14:paraId="68C04731" w14:textId="77777777" w:rsidR="001749BF" w:rsidRDefault="001749BF"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EF1F9" w14:textId="77777777" w:rsidR="001749BF" w:rsidRDefault="001749BF" w:rsidP="003E77C2">
      <w:pPr>
        <w:spacing w:after="0" w:line="240" w:lineRule="auto"/>
      </w:pPr>
      <w:r>
        <w:separator/>
      </w:r>
    </w:p>
  </w:footnote>
  <w:footnote w:type="continuationSeparator" w:id="0">
    <w:p w14:paraId="13925E70" w14:textId="77777777" w:rsidR="001749BF" w:rsidRDefault="001749BF" w:rsidP="003E77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ustina ventre">
    <w15:presenceInfo w15:providerId="Windows Live" w15:userId="283f39f764de11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10174"/>
    <w:rsid w:val="00013C03"/>
    <w:rsid w:val="000225DE"/>
    <w:rsid w:val="0002537A"/>
    <w:rsid w:val="000502F5"/>
    <w:rsid w:val="000608C1"/>
    <w:rsid w:val="00067C1F"/>
    <w:rsid w:val="00075AD0"/>
    <w:rsid w:val="000948BC"/>
    <w:rsid w:val="000A4ABE"/>
    <w:rsid w:val="000B3881"/>
    <w:rsid w:val="000C5A21"/>
    <w:rsid w:val="000C7733"/>
    <w:rsid w:val="000D3440"/>
    <w:rsid w:val="000E2C2C"/>
    <w:rsid w:val="000F36A6"/>
    <w:rsid w:val="001001E0"/>
    <w:rsid w:val="00101A10"/>
    <w:rsid w:val="00123CC6"/>
    <w:rsid w:val="00123E81"/>
    <w:rsid w:val="00132C01"/>
    <w:rsid w:val="00132F3B"/>
    <w:rsid w:val="0013512B"/>
    <w:rsid w:val="001378A2"/>
    <w:rsid w:val="00144F7B"/>
    <w:rsid w:val="00150E06"/>
    <w:rsid w:val="001516D3"/>
    <w:rsid w:val="0016152A"/>
    <w:rsid w:val="001749BF"/>
    <w:rsid w:val="001A616D"/>
    <w:rsid w:val="001B37BB"/>
    <w:rsid w:val="001C1A27"/>
    <w:rsid w:val="001D0652"/>
    <w:rsid w:val="001F1E62"/>
    <w:rsid w:val="001F42DD"/>
    <w:rsid w:val="001F5F03"/>
    <w:rsid w:val="00207B43"/>
    <w:rsid w:val="002141E6"/>
    <w:rsid w:val="0022442B"/>
    <w:rsid w:val="00226142"/>
    <w:rsid w:val="0024145E"/>
    <w:rsid w:val="00244FE7"/>
    <w:rsid w:val="00263B0A"/>
    <w:rsid w:val="0027729E"/>
    <w:rsid w:val="0028080C"/>
    <w:rsid w:val="002A5D9B"/>
    <w:rsid w:val="002A66B4"/>
    <w:rsid w:val="002C266A"/>
    <w:rsid w:val="002D11E6"/>
    <w:rsid w:val="002E10A5"/>
    <w:rsid w:val="002E3BEC"/>
    <w:rsid w:val="002E5150"/>
    <w:rsid w:val="002F3165"/>
    <w:rsid w:val="002F35D0"/>
    <w:rsid w:val="002F374F"/>
    <w:rsid w:val="002F3F9E"/>
    <w:rsid w:val="00324022"/>
    <w:rsid w:val="00325262"/>
    <w:rsid w:val="0032540A"/>
    <w:rsid w:val="0032720C"/>
    <w:rsid w:val="003319D2"/>
    <w:rsid w:val="00336A0D"/>
    <w:rsid w:val="00340163"/>
    <w:rsid w:val="003403A5"/>
    <w:rsid w:val="00341201"/>
    <w:rsid w:val="0035246F"/>
    <w:rsid w:val="00362D47"/>
    <w:rsid w:val="00363D84"/>
    <w:rsid w:val="00380E0B"/>
    <w:rsid w:val="0038535A"/>
    <w:rsid w:val="00392CA6"/>
    <w:rsid w:val="00395833"/>
    <w:rsid w:val="0039647E"/>
    <w:rsid w:val="003C3AD9"/>
    <w:rsid w:val="003D0197"/>
    <w:rsid w:val="003D6CC6"/>
    <w:rsid w:val="003E77C2"/>
    <w:rsid w:val="003F26E3"/>
    <w:rsid w:val="004017D5"/>
    <w:rsid w:val="00401DFE"/>
    <w:rsid w:val="00403F16"/>
    <w:rsid w:val="00434387"/>
    <w:rsid w:val="00437BF4"/>
    <w:rsid w:val="00454E96"/>
    <w:rsid w:val="004701E3"/>
    <w:rsid w:val="00476D92"/>
    <w:rsid w:val="00477BCE"/>
    <w:rsid w:val="004823FA"/>
    <w:rsid w:val="004A096D"/>
    <w:rsid w:val="004A7DFC"/>
    <w:rsid w:val="004B37D0"/>
    <w:rsid w:val="004C5281"/>
    <w:rsid w:val="004D6313"/>
    <w:rsid w:val="004F519F"/>
    <w:rsid w:val="0052640C"/>
    <w:rsid w:val="005340B0"/>
    <w:rsid w:val="005353DC"/>
    <w:rsid w:val="00535DAE"/>
    <w:rsid w:val="00544CA4"/>
    <w:rsid w:val="0056111B"/>
    <w:rsid w:val="00581C67"/>
    <w:rsid w:val="00585E4B"/>
    <w:rsid w:val="005A640E"/>
    <w:rsid w:val="005B1914"/>
    <w:rsid w:val="005C0080"/>
    <w:rsid w:val="005C26E8"/>
    <w:rsid w:val="005C6412"/>
    <w:rsid w:val="005D3AEF"/>
    <w:rsid w:val="005E09D3"/>
    <w:rsid w:val="005E0F57"/>
    <w:rsid w:val="0061202A"/>
    <w:rsid w:val="00614D91"/>
    <w:rsid w:val="006178B5"/>
    <w:rsid w:val="006206CD"/>
    <w:rsid w:val="006214B1"/>
    <w:rsid w:val="006226AF"/>
    <w:rsid w:val="0062283E"/>
    <w:rsid w:val="00623609"/>
    <w:rsid w:val="00624813"/>
    <w:rsid w:val="00626409"/>
    <w:rsid w:val="00631F19"/>
    <w:rsid w:val="006354DA"/>
    <w:rsid w:val="00635BCD"/>
    <w:rsid w:val="00636C35"/>
    <w:rsid w:val="00642AC7"/>
    <w:rsid w:val="00660DC4"/>
    <w:rsid w:val="006614B9"/>
    <w:rsid w:val="00663988"/>
    <w:rsid w:val="006646D0"/>
    <w:rsid w:val="00674D26"/>
    <w:rsid w:val="006828D3"/>
    <w:rsid w:val="006918D2"/>
    <w:rsid w:val="00693ED6"/>
    <w:rsid w:val="006B20C0"/>
    <w:rsid w:val="006C6F06"/>
    <w:rsid w:val="006C78B6"/>
    <w:rsid w:val="006D6537"/>
    <w:rsid w:val="006E3E65"/>
    <w:rsid w:val="006F110C"/>
    <w:rsid w:val="006F1910"/>
    <w:rsid w:val="007004F1"/>
    <w:rsid w:val="00700550"/>
    <w:rsid w:val="00704286"/>
    <w:rsid w:val="00705C17"/>
    <w:rsid w:val="007147E1"/>
    <w:rsid w:val="00720C05"/>
    <w:rsid w:val="007246A0"/>
    <w:rsid w:val="00724C8D"/>
    <w:rsid w:val="0074421C"/>
    <w:rsid w:val="00751C82"/>
    <w:rsid w:val="00754943"/>
    <w:rsid w:val="00761B26"/>
    <w:rsid w:val="007715D7"/>
    <w:rsid w:val="00797BBC"/>
    <w:rsid w:val="00797F6D"/>
    <w:rsid w:val="007A47D3"/>
    <w:rsid w:val="007B37D2"/>
    <w:rsid w:val="007B5ADC"/>
    <w:rsid w:val="007B6009"/>
    <w:rsid w:val="007D06AF"/>
    <w:rsid w:val="007D51E4"/>
    <w:rsid w:val="007E30BA"/>
    <w:rsid w:val="00810C43"/>
    <w:rsid w:val="00814DEE"/>
    <w:rsid w:val="00820024"/>
    <w:rsid w:val="00821DFC"/>
    <w:rsid w:val="00823EE0"/>
    <w:rsid w:val="008269E5"/>
    <w:rsid w:val="00851253"/>
    <w:rsid w:val="00853C44"/>
    <w:rsid w:val="00864B8E"/>
    <w:rsid w:val="0087064B"/>
    <w:rsid w:val="00874C5D"/>
    <w:rsid w:val="00882D68"/>
    <w:rsid w:val="00891B05"/>
    <w:rsid w:val="008A0F07"/>
    <w:rsid w:val="008B6BE4"/>
    <w:rsid w:val="008B6F22"/>
    <w:rsid w:val="008C2F8B"/>
    <w:rsid w:val="008D2704"/>
    <w:rsid w:val="008E72EE"/>
    <w:rsid w:val="008F1FDC"/>
    <w:rsid w:val="008F3642"/>
    <w:rsid w:val="008F7585"/>
    <w:rsid w:val="0091164A"/>
    <w:rsid w:val="00921A72"/>
    <w:rsid w:val="00925F67"/>
    <w:rsid w:val="00932106"/>
    <w:rsid w:val="009367CF"/>
    <w:rsid w:val="009370F8"/>
    <w:rsid w:val="00966BC3"/>
    <w:rsid w:val="009837C6"/>
    <w:rsid w:val="00986FD3"/>
    <w:rsid w:val="0099558B"/>
    <w:rsid w:val="009961B2"/>
    <w:rsid w:val="009A2482"/>
    <w:rsid w:val="009C0DA1"/>
    <w:rsid w:val="009C75AF"/>
    <w:rsid w:val="009C7B2A"/>
    <w:rsid w:val="009E1611"/>
    <w:rsid w:val="009E2401"/>
    <w:rsid w:val="009F6FDB"/>
    <w:rsid w:val="00A00679"/>
    <w:rsid w:val="00A1602C"/>
    <w:rsid w:val="00A174EF"/>
    <w:rsid w:val="00A31CEE"/>
    <w:rsid w:val="00A40F77"/>
    <w:rsid w:val="00A41180"/>
    <w:rsid w:val="00A41A18"/>
    <w:rsid w:val="00A53099"/>
    <w:rsid w:val="00A5597B"/>
    <w:rsid w:val="00A57827"/>
    <w:rsid w:val="00A623DE"/>
    <w:rsid w:val="00A70E8D"/>
    <w:rsid w:val="00A74461"/>
    <w:rsid w:val="00A746B6"/>
    <w:rsid w:val="00A80D2A"/>
    <w:rsid w:val="00A845DF"/>
    <w:rsid w:val="00A87A6C"/>
    <w:rsid w:val="00A97207"/>
    <w:rsid w:val="00AA5CA5"/>
    <w:rsid w:val="00AA6EB7"/>
    <w:rsid w:val="00AB2742"/>
    <w:rsid w:val="00AC242B"/>
    <w:rsid w:val="00AC7C0B"/>
    <w:rsid w:val="00AD326D"/>
    <w:rsid w:val="00AE259C"/>
    <w:rsid w:val="00AE43DE"/>
    <w:rsid w:val="00AE708A"/>
    <w:rsid w:val="00B0560A"/>
    <w:rsid w:val="00B42DD9"/>
    <w:rsid w:val="00B47A76"/>
    <w:rsid w:val="00B90ADF"/>
    <w:rsid w:val="00B93BB3"/>
    <w:rsid w:val="00BA5133"/>
    <w:rsid w:val="00BB03C8"/>
    <w:rsid w:val="00BB0599"/>
    <w:rsid w:val="00BB0A14"/>
    <w:rsid w:val="00BB5D11"/>
    <w:rsid w:val="00BC65BF"/>
    <w:rsid w:val="00BE5E2E"/>
    <w:rsid w:val="00BF4C9D"/>
    <w:rsid w:val="00BF6157"/>
    <w:rsid w:val="00C0340E"/>
    <w:rsid w:val="00C1467C"/>
    <w:rsid w:val="00C17CD3"/>
    <w:rsid w:val="00C21112"/>
    <w:rsid w:val="00C27811"/>
    <w:rsid w:val="00C32680"/>
    <w:rsid w:val="00C37FFE"/>
    <w:rsid w:val="00C42FDD"/>
    <w:rsid w:val="00C433A2"/>
    <w:rsid w:val="00C43A38"/>
    <w:rsid w:val="00C4667A"/>
    <w:rsid w:val="00C63912"/>
    <w:rsid w:val="00C650B8"/>
    <w:rsid w:val="00C83664"/>
    <w:rsid w:val="00C92B9A"/>
    <w:rsid w:val="00CA09D8"/>
    <w:rsid w:val="00CB0770"/>
    <w:rsid w:val="00CC1351"/>
    <w:rsid w:val="00CD242C"/>
    <w:rsid w:val="00CD564A"/>
    <w:rsid w:val="00CE656E"/>
    <w:rsid w:val="00CF0B28"/>
    <w:rsid w:val="00D01C3B"/>
    <w:rsid w:val="00D33F8F"/>
    <w:rsid w:val="00D51486"/>
    <w:rsid w:val="00D559D0"/>
    <w:rsid w:val="00D6147F"/>
    <w:rsid w:val="00D84363"/>
    <w:rsid w:val="00D86043"/>
    <w:rsid w:val="00D8727F"/>
    <w:rsid w:val="00D93DB9"/>
    <w:rsid w:val="00DA1F05"/>
    <w:rsid w:val="00DC5A51"/>
    <w:rsid w:val="00DC6A0D"/>
    <w:rsid w:val="00DD0444"/>
    <w:rsid w:val="00DD46C1"/>
    <w:rsid w:val="00DE0716"/>
    <w:rsid w:val="00DE07B6"/>
    <w:rsid w:val="00DE5042"/>
    <w:rsid w:val="00DE72E4"/>
    <w:rsid w:val="00DF0EAC"/>
    <w:rsid w:val="00DF51C6"/>
    <w:rsid w:val="00DF7D5A"/>
    <w:rsid w:val="00DF7FD2"/>
    <w:rsid w:val="00E14DF2"/>
    <w:rsid w:val="00E161D4"/>
    <w:rsid w:val="00E43FA1"/>
    <w:rsid w:val="00E75D34"/>
    <w:rsid w:val="00E76D56"/>
    <w:rsid w:val="00E91798"/>
    <w:rsid w:val="00E922BB"/>
    <w:rsid w:val="00E92A66"/>
    <w:rsid w:val="00E96F77"/>
    <w:rsid w:val="00EA6350"/>
    <w:rsid w:val="00ED1743"/>
    <w:rsid w:val="00ED519F"/>
    <w:rsid w:val="00EE4450"/>
    <w:rsid w:val="00EF2608"/>
    <w:rsid w:val="00F0061C"/>
    <w:rsid w:val="00F00968"/>
    <w:rsid w:val="00F2103B"/>
    <w:rsid w:val="00F2135C"/>
    <w:rsid w:val="00F467A0"/>
    <w:rsid w:val="00F51133"/>
    <w:rsid w:val="00F552DA"/>
    <w:rsid w:val="00F673CD"/>
    <w:rsid w:val="00F728F0"/>
    <w:rsid w:val="00F838C9"/>
    <w:rsid w:val="00F91E13"/>
    <w:rsid w:val="00FA657C"/>
    <w:rsid w:val="00FB21C0"/>
    <w:rsid w:val="00FC0F49"/>
    <w:rsid w:val="00FC26EF"/>
    <w:rsid w:val="00FD26B1"/>
    <w:rsid w:val="00FF29B2"/>
    <w:rsid w:val="00FF73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422E6F"/>
    <w:rsid w:val="00540324"/>
    <w:rsid w:val="00550798"/>
    <w:rsid w:val="005B6ECA"/>
    <w:rsid w:val="00604E3D"/>
    <w:rsid w:val="006979F4"/>
    <w:rsid w:val="007E5CB1"/>
    <w:rsid w:val="007F580C"/>
    <w:rsid w:val="00877F97"/>
    <w:rsid w:val="00CB0172"/>
    <w:rsid w:val="00D17C7F"/>
    <w:rsid w:val="00D22F0B"/>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1D53F54-78A1-4C4C-911D-A93052F97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4</TotalTime>
  <Pages>11</Pages>
  <Words>25010</Words>
  <Characters>142561</Characters>
  <Application>Microsoft Office Word</Application>
  <DocSecurity>0</DocSecurity>
  <Lines>1188</Lines>
  <Paragraphs>334</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67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87</cp:revision>
  <cp:lastPrinted>2018-06-20T06:59:00Z</cp:lastPrinted>
  <dcterms:created xsi:type="dcterms:W3CDTF">2018-11-28T13:18:00Z</dcterms:created>
  <dcterms:modified xsi:type="dcterms:W3CDTF">2018-11-30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